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6732B6" w:rsidRDefault="006732B6"/>
    <w:sdt>
      <w:sdtPr>
        <w:id w:val="1951586591"/>
        <w:docPartObj>
          <w:docPartGallery w:val="Table of Contents"/>
          <w:docPartUnique/>
        </w:docPartObj>
      </w:sdtPr>
      <w:sdtEndPr/>
      <w:sdtContent>
        <w:p w:rsidR="006732B6" w:rsidRDefault="004B3BE8">
          <w:pPr>
            <w:spacing w:before="80" w:line="240" w:lineRule="auto"/>
            <w:rPr>
              <w:color w:val="1155CC"/>
              <w:u w:val="single"/>
            </w:rPr>
          </w:pPr>
          <w:r>
            <w:fldChar w:fldCharType="begin"/>
          </w:r>
          <w:r>
            <w:instrText xml:space="preserve"> TOC \h \u \z \n </w:instrText>
          </w:r>
          <w:r>
            <w:fldChar w:fldCharType="separate"/>
          </w:r>
          <w:hyperlink w:anchor="_ch46gs7nshz">
            <w:r>
              <w:rPr>
                <w:color w:val="1155CC"/>
                <w:u w:val="single"/>
              </w:rPr>
              <w:t>1. Data Set</w:t>
            </w:r>
          </w:hyperlink>
        </w:p>
        <w:p w:rsidR="006732B6" w:rsidRDefault="004B3BE8">
          <w:pPr>
            <w:spacing w:before="200" w:line="240" w:lineRule="auto"/>
            <w:rPr>
              <w:color w:val="1155CC"/>
              <w:u w:val="single"/>
            </w:rPr>
          </w:pPr>
          <w:hyperlink w:anchor="_iy958elfx9op">
            <w:r>
              <w:rPr>
                <w:color w:val="1155CC"/>
                <w:u w:val="single"/>
              </w:rPr>
              <w:t>2. Data Explorer Info</w:t>
            </w:r>
          </w:hyperlink>
        </w:p>
        <w:p w:rsidR="006732B6" w:rsidRDefault="004B3BE8">
          <w:pPr>
            <w:spacing w:before="200" w:line="240" w:lineRule="auto"/>
            <w:rPr>
              <w:color w:val="1155CC"/>
              <w:u w:val="single"/>
            </w:rPr>
          </w:pPr>
          <w:hyperlink w:anchor="_aa1yr6wk67nx">
            <w:r>
              <w:rPr>
                <w:color w:val="1155CC"/>
                <w:u w:val="single"/>
              </w:rPr>
              <w:t>3. Data Activity: Educator Materials</w:t>
            </w:r>
          </w:hyperlink>
        </w:p>
        <w:p w:rsidR="006732B6" w:rsidRDefault="004B3BE8">
          <w:pPr>
            <w:spacing w:before="200" w:after="80" w:line="240" w:lineRule="auto"/>
            <w:rPr>
              <w:color w:val="1155CC"/>
              <w:u w:val="single"/>
            </w:rPr>
          </w:pPr>
          <w:hyperlink w:anchor="_5806oyoufthp">
            <w:r>
              <w:rPr>
                <w:color w:val="1155CC"/>
                <w:u w:val="single"/>
              </w:rPr>
              <w:t>4. Data Activity: Student Handout</w:t>
            </w:r>
          </w:hyperlink>
          <w:r>
            <w:fldChar w:fldCharType="end"/>
          </w:r>
        </w:p>
      </w:sdtContent>
    </w:sdt>
    <w:p w:rsidR="006732B6" w:rsidRDefault="006732B6"/>
    <w:p w:rsidR="006732B6" w:rsidRDefault="004B3BE8">
      <w:pPr>
        <w:pStyle w:val="Heading1"/>
        <w:spacing w:before="0" w:after="0"/>
        <w:rPr>
          <w:b/>
          <w:color w:val="A61C00"/>
          <w:sz w:val="28"/>
          <w:szCs w:val="28"/>
        </w:rPr>
      </w:pPr>
      <w:bookmarkStart w:id="0" w:name="_ch46gs7nshz" w:colFirst="0" w:colLast="0"/>
      <w:bookmarkEnd w:id="0"/>
      <w:r>
        <w:rPr>
          <w:b/>
          <w:color w:val="A61C00"/>
          <w:sz w:val="28"/>
          <w:szCs w:val="28"/>
        </w:rPr>
        <w:t>1. Data Set</w:t>
      </w:r>
    </w:p>
    <w:p w:rsidR="006732B6" w:rsidRDefault="006732B6"/>
    <w:p w:rsidR="006732B6" w:rsidRDefault="004B3BE8">
      <w:r>
        <w:t xml:space="preserve">File name: </w:t>
      </w:r>
    </w:p>
    <w:p w:rsidR="006732B6" w:rsidRDefault="004B3BE8">
      <w:r>
        <w:t xml:space="preserve">opioid </w:t>
      </w:r>
      <w:proofErr w:type="spellStart"/>
      <w:r>
        <w:t>crisis_exploring</w:t>
      </w:r>
      <w:proofErr w:type="spellEnd"/>
      <w:r>
        <w:t xml:space="preserve"> neurophysiology.csv</w:t>
      </w:r>
    </w:p>
    <w:p w:rsidR="006732B6" w:rsidRDefault="006732B6"/>
    <w:p w:rsidR="006732B6" w:rsidRDefault="004B3BE8">
      <w:r>
        <w:rPr>
          <w:noProof/>
        </w:rPr>
        <w:pict w14:anchorId="22D7250A">
          <v:rect id="_x0000_i1027" alt="" style="width:468pt;height:.05pt;mso-width-percent:0;mso-height-percent:0;mso-width-percent:0;mso-height-percent:0" o:hralign="center" o:hrstd="t" o:hr="t" fillcolor="#a0a0a0" stroked="f"/>
        </w:pict>
      </w:r>
    </w:p>
    <w:p w:rsidR="006732B6" w:rsidRDefault="006732B6"/>
    <w:p w:rsidR="006732B6" w:rsidRDefault="004B3BE8">
      <w:pPr>
        <w:pStyle w:val="Heading1"/>
        <w:spacing w:before="0" w:after="0"/>
        <w:rPr>
          <w:b/>
          <w:sz w:val="28"/>
          <w:szCs w:val="28"/>
        </w:rPr>
      </w:pPr>
      <w:bookmarkStart w:id="1" w:name="_iy958elfx9op" w:colFirst="0" w:colLast="0"/>
      <w:bookmarkEnd w:id="1"/>
      <w:r>
        <w:rPr>
          <w:b/>
          <w:color w:val="A61C00"/>
          <w:sz w:val="28"/>
          <w:szCs w:val="28"/>
        </w:rPr>
        <w:t>2. Data Explorer Info</w:t>
      </w:r>
    </w:p>
    <w:p w:rsidR="006732B6" w:rsidRDefault="006732B6"/>
    <w:p w:rsidR="006732B6" w:rsidRDefault="004B3BE8">
      <w:pPr>
        <w:pStyle w:val="Subtitle"/>
        <w:spacing w:after="0"/>
        <w:rPr>
          <w:b/>
          <w:color w:val="000000"/>
          <w:sz w:val="24"/>
          <w:szCs w:val="24"/>
        </w:rPr>
      </w:pPr>
      <w:bookmarkStart w:id="2" w:name="_w522uq7exc4b" w:colFirst="0" w:colLast="0"/>
      <w:bookmarkEnd w:id="2"/>
      <w:r>
        <w:rPr>
          <w:b/>
          <w:color w:val="000000"/>
          <w:sz w:val="24"/>
          <w:szCs w:val="24"/>
        </w:rPr>
        <w:t>Title</w:t>
      </w:r>
    </w:p>
    <w:p w:rsidR="006732B6" w:rsidRDefault="006732B6"/>
    <w:p w:rsidR="006732B6" w:rsidRDefault="004B3BE8">
      <w:r>
        <w:t>Opioid crisis: exploring the neurophysiology of opioid receptor signaling</w:t>
      </w:r>
    </w:p>
    <w:p w:rsidR="006732B6" w:rsidRDefault="006732B6"/>
    <w:p w:rsidR="006732B6" w:rsidRDefault="004B3BE8">
      <w:pPr>
        <w:pStyle w:val="Subtitle"/>
        <w:spacing w:after="0" w:line="240" w:lineRule="auto"/>
        <w:rPr>
          <w:b/>
          <w:color w:val="000000"/>
          <w:sz w:val="24"/>
          <w:szCs w:val="24"/>
        </w:rPr>
      </w:pPr>
      <w:bookmarkStart w:id="3" w:name="_dgd1l5g4ms22" w:colFirst="0" w:colLast="0"/>
      <w:bookmarkEnd w:id="3"/>
      <w:r>
        <w:rPr>
          <w:b/>
          <w:color w:val="000000"/>
          <w:sz w:val="24"/>
          <w:szCs w:val="24"/>
        </w:rPr>
        <w:t>Summ</w:t>
      </w:r>
      <w:r>
        <w:rPr>
          <w:b/>
          <w:color w:val="000000"/>
          <w:sz w:val="24"/>
          <w:szCs w:val="24"/>
        </w:rPr>
        <w:t>ary</w:t>
      </w:r>
    </w:p>
    <w:p w:rsidR="006732B6" w:rsidRDefault="006732B6">
      <w:pPr>
        <w:spacing w:line="240" w:lineRule="auto"/>
        <w:rPr>
          <w:color w:val="0070C0"/>
        </w:rPr>
      </w:pPr>
    </w:p>
    <w:p w:rsidR="006732B6" w:rsidRDefault="004B3BE8">
      <w:pPr>
        <w:spacing w:line="240" w:lineRule="auto"/>
      </w:pPr>
      <w:r>
        <w:t xml:space="preserve">Using this dataset, we explore how opioids affect the electrical activity of neurons when exposed to different opioid receptor agonists and antagonists. </w:t>
      </w:r>
    </w:p>
    <w:p w:rsidR="006732B6" w:rsidRDefault="006732B6">
      <w:pPr>
        <w:spacing w:line="240" w:lineRule="auto"/>
      </w:pPr>
    </w:p>
    <w:p w:rsidR="006732B6" w:rsidRDefault="004B3BE8">
      <w:pPr>
        <w:spacing w:line="240" w:lineRule="auto"/>
        <w:rPr>
          <w:b/>
          <w:color w:val="000000"/>
          <w:sz w:val="24"/>
          <w:szCs w:val="24"/>
        </w:rPr>
      </w:pPr>
      <w:r>
        <w:rPr>
          <w:b/>
          <w:color w:val="000000"/>
          <w:sz w:val="24"/>
          <w:szCs w:val="24"/>
        </w:rPr>
        <w:t>Introduction</w:t>
      </w:r>
    </w:p>
    <w:p w:rsidR="006732B6" w:rsidRDefault="006732B6">
      <w:pPr>
        <w:spacing w:line="240" w:lineRule="auto"/>
        <w:rPr>
          <w:color w:val="FF0000"/>
        </w:rPr>
      </w:pPr>
    </w:p>
    <w:p w:rsidR="006732B6" w:rsidRDefault="004B3BE8">
      <w:pPr>
        <w:spacing w:line="240" w:lineRule="auto"/>
        <w:rPr>
          <w:highlight w:val="yellow"/>
        </w:rPr>
      </w:pPr>
      <w:r>
        <w:t>Using this dataset, we explore how opioids affect the electrical activity of mesolimbic pa</w:t>
      </w:r>
      <w:r>
        <w:t>thway neurons, also known as the reward pathway, when exposed to different opioid receptor agonists and antagonists. Opioids, such as oxycodone, morphine, and fentanyl to name a few, can be prescribed by doctors to reduce pain for patients. These drugs are</w:t>
      </w:r>
      <w:r>
        <w:t xml:space="preserve"> analgesics that reduce pain signals, but they also stimulate regions of the brain</w:t>
      </w:r>
      <w:r>
        <w:t xml:space="preserve">. Excessive use of opioids can also lead to addition. In fact, about one-quarter of those prescribed an opioid pain reliever misuse them, and about 8-10% develop an opioid </w:t>
      </w:r>
      <w:r>
        <w:t xml:space="preserve">use disorder (NIH). Alarmingly, in 2018, an average of 128 people died each day from overdosing on opioids (NIH). </w:t>
      </w:r>
    </w:p>
    <w:p w:rsidR="006732B6" w:rsidRDefault="006732B6">
      <w:pPr>
        <w:spacing w:line="240" w:lineRule="auto"/>
      </w:pPr>
    </w:p>
    <w:p w:rsidR="006732B6" w:rsidRDefault="004B3BE8">
      <w:pPr>
        <w:spacing w:line="240" w:lineRule="auto"/>
      </w:pPr>
      <w:r>
        <w:t>The misuse of opioids overstimulates the brain’s reward pathway and can lead to drug dependency. Opioids can bind receptors that belong to t</w:t>
      </w:r>
      <w:r>
        <w:t xml:space="preserve">hree main classes – </w:t>
      </w:r>
      <w:r>
        <w:t>𝛍</w:t>
      </w:r>
      <w:r>
        <w:t xml:space="preserve">-opioid (mu) receptors (MOR), </w:t>
      </w:r>
      <w:r>
        <w:t>𝛅</w:t>
      </w:r>
      <w:r>
        <w:t xml:space="preserve">-opioid (delta) receptors (DOR), and </w:t>
      </w:r>
      <w:r>
        <w:t>𝛋</w:t>
      </w:r>
      <w:r>
        <w:t xml:space="preserve">-opioid receptors (KOR) </w:t>
      </w:r>
      <w:r w:rsidR="009948D7">
        <w:fldChar w:fldCharType="begin">
          <w:fldData xml:space="preserve">PEVuZE5vdGU+PENpdGU+PEF1dGhvcj5GaWVsZHM8L0F1dGhvcj48WWVhcj4yMDE1PC9ZZWFyPjxS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</w:fldData>
        </w:fldChar>
      </w:r>
      <w:r w:rsidR="00031894">
        <w:instrText xml:space="preserve"> ADDIN EN.CITE </w:instrText>
      </w:r>
      <w:r w:rsidR="00031894">
        <w:fldChar w:fldCharType="begin">
          <w:fldData xml:space="preserve">PEVuZE5vdGU+PENpdGU+PEF1dGhvcj5GaWVsZHM8L0F1dGhvcj48WWVhcj4yMDE1PC9ZZWFyPjxS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</w:fldData>
        </w:fldChar>
      </w:r>
      <w:r w:rsidR="00031894">
        <w:instrText xml:space="preserve"> ADDIN EN.CITE.DATA </w:instrText>
      </w:r>
      <w:r w:rsidR="00031894">
        <w:fldChar w:fldCharType="end"/>
      </w:r>
      <w:r w:rsidR="009948D7">
        <w:fldChar w:fldCharType="separate"/>
      </w:r>
      <w:r w:rsidR="00031894">
        <w:rPr>
          <w:noProof/>
        </w:rPr>
        <w:t>(Fields and Margolis 2015, Stein 2016)</w:t>
      </w:r>
      <w:r w:rsidR="009948D7">
        <w:fldChar w:fldCharType="end"/>
      </w:r>
      <w:r>
        <w:t>. MORs are thought to be the main opioid receptor that mediates responses to opioids in the reward pathway. In the brain, MOR ar</w:t>
      </w:r>
      <w:r>
        <w:t xml:space="preserve">e found in a region called mesolimbic pathway, which is responsible for communicating our feelings of reward for food, pleasure, and goal-directed behavior among others </w:t>
      </w:r>
      <w:r w:rsidR="009948D7">
        <w:fldChar w:fldCharType="begin">
          <w:fldData xml:space="preserve">PEVuZE5vdGU+PENpdGU+PEF1dGhvcj5GaWVsZHM8L0F1dGhvcj48WWVhcj4yMDE1PC9ZZWFyPjxS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</w:fldData>
        </w:fldChar>
      </w:r>
      <w:r w:rsidR="00031894">
        <w:instrText xml:space="preserve"> ADDIN EN.CITE </w:instrText>
      </w:r>
      <w:r w:rsidR="00031894">
        <w:fldChar w:fldCharType="begin">
          <w:fldData xml:space="preserve">PEVuZE5vdGU+PENpdGU+PEF1dGhvcj5GaWVsZHM8L0F1dGhvcj48WWVhcj4yMDE1PC9ZZWFyPjxS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</w:fldData>
        </w:fldChar>
      </w:r>
      <w:r w:rsidR="00031894">
        <w:instrText xml:space="preserve"> ADDIN EN.CITE.DATA </w:instrText>
      </w:r>
      <w:r w:rsidR="00031894">
        <w:fldChar w:fldCharType="end"/>
      </w:r>
      <w:r w:rsidR="009948D7">
        <w:fldChar w:fldCharType="separate"/>
      </w:r>
      <w:r w:rsidR="00031894">
        <w:rPr>
          <w:noProof/>
        </w:rPr>
        <w:t>(Fields and Margolis 2015, Wang 2019)</w:t>
      </w:r>
      <w:r w:rsidR="009948D7">
        <w:fldChar w:fldCharType="end"/>
      </w:r>
      <w:r>
        <w:t>. Specifically, MORs are found on neurons of the ventral tegmental area (VTA</w:t>
      </w:r>
      <w:r>
        <w:t xml:space="preserve">). They can be found on dopaminergic neurons (neurons that make and secrete the neurotransmitter dopamine); or, they can be found on GABAergic neurons (neurons that make and secrete the </w:t>
      </w:r>
      <w:r>
        <w:lastRenderedPageBreak/>
        <w:t xml:space="preserve">neurotransmitter GABA). Dopaminergic neurons send dopamine to another </w:t>
      </w:r>
      <w:r>
        <w:t xml:space="preserve">region called the nucleus </w:t>
      </w:r>
      <w:proofErr w:type="spellStart"/>
      <w:r>
        <w:t>accumbens</w:t>
      </w:r>
      <w:proofErr w:type="spellEnd"/>
      <w:r>
        <w:t>, which communicates higher cortical brain regions that signal the receipt of the reward.</w:t>
      </w:r>
    </w:p>
    <w:p w:rsidR="006732B6" w:rsidRDefault="004B3BE8">
      <w:pPr>
        <w:spacing w:line="240" w:lineRule="auto"/>
        <w:jc w:val="center"/>
      </w:pPr>
      <w:r>
        <w:rPr>
          <w:noProof/>
        </w:rPr>
        <w:drawing>
          <wp:inline distT="114300" distB="114300" distL="114300" distR="114300">
            <wp:extent cx="2890838" cy="194461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
                    <a:srcRect/>
                    <a:stretch>
                      <a:fillRect/>
                    </a:stretch>
                  </pic:blipFill>
                  <pic:spPr>
                    <a:xfrm>
                      <a:off x="0" y="0"/>
                      <a:ext cx="2890838" cy="1944610"/>
                    </a:xfrm>
                    <a:prstGeom prst="rect">
                      <a:avLst/>
                    </a:prstGeom>
                    <a:ln/>
                  </pic:spPr>
                </pic:pic>
              </a:graphicData>
            </a:graphic>
          </wp:inline>
        </w:drawing>
      </w:r>
    </w:p>
    <w:p w:rsidR="006732B6" w:rsidRDefault="004B3BE8">
      <w:pPr>
        <w:spacing w:line="240" w:lineRule="auto"/>
        <w:jc w:val="center"/>
      </w:pPr>
      <w:r>
        <w:t>Figure 1. Brain Reward Pathway</w:t>
      </w:r>
    </w:p>
    <w:p w:rsidR="006732B6" w:rsidRDefault="006732B6">
      <w:pPr>
        <w:spacing w:line="240" w:lineRule="auto"/>
      </w:pPr>
    </w:p>
    <w:p w:rsidR="006732B6" w:rsidRDefault="004B3BE8">
      <w:pPr>
        <w:spacing w:line="240" w:lineRule="auto"/>
      </w:pPr>
      <w:r>
        <w:t>When opioids bind MORs, they activate signaling inside a cell that decreases the activity of neur</w:t>
      </w:r>
      <w:r>
        <w:t xml:space="preserve">ons. For example, </w:t>
      </w:r>
      <w:proofErr w:type="gramStart"/>
      <w:r>
        <w:t>one way</w:t>
      </w:r>
      <w:proofErr w:type="gramEnd"/>
      <w:r>
        <w:t xml:space="preserve"> opioids increase the activity of dopamine secreting neurons is by inhibiting inhibitory neurons that act on dopamine neurons. Thus, opioids disinhibit inhibitory neurons and allow more dopamine neurons to be active. Because activa</w:t>
      </w:r>
      <w:r>
        <w:t>ting the reward circuit creates feelings of pleasure, those with opioid use disorders search for stimulants that can lead to increased dopamine release in this region of the brain.</w:t>
      </w:r>
    </w:p>
    <w:p w:rsidR="006732B6" w:rsidRDefault="006732B6">
      <w:pPr>
        <w:spacing w:line="240" w:lineRule="auto"/>
      </w:pPr>
    </w:p>
    <w:p w:rsidR="006732B6" w:rsidRDefault="004B3BE8">
      <w:pPr>
        <w:spacing w:line="240" w:lineRule="auto"/>
      </w:pPr>
      <w:r>
        <w:t xml:space="preserve">This dataset examines the work of Matsui and Williams </w:t>
      </w:r>
      <w:r w:rsidR="009948D7">
        <w:fldChar w:fldCharType="begin">
          <w:fldData xml:space="preserve">PEVuZE5vdGU+PENpdGUgRXhjbHVkZUF1dGg9IjEiPjxBdXRob3I+TWF0c3VpPC9BdXRob3I+PFll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</w:fldData>
        </w:fldChar>
      </w:r>
      <w:r w:rsidR="009948D7">
        <w:instrText xml:space="preserve"> ADDIN EN.CITE </w:instrText>
      </w:r>
      <w:r w:rsidR="009948D7">
        <w:fldChar w:fldCharType="begin">
          <w:fldData xml:space="preserve">PEVuZE5vdGU+PENpdGUgRXhjbHVkZUF1dGg9IjEiPjxBdXRob3I+TWF0c3VpPC9BdXRob3I+PFll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</w:fldData>
        </w:fldChar>
      </w:r>
      <w:r w:rsidR="009948D7">
        <w:instrText xml:space="preserve"> ADDIN EN.CITE.DATA </w:instrText>
      </w:r>
      <w:r w:rsidR="009948D7">
        <w:fldChar w:fldCharType="end"/>
      </w:r>
      <w:r w:rsidR="009948D7">
        <w:fldChar w:fldCharType="separate"/>
      </w:r>
      <w:r w:rsidR="009948D7">
        <w:rPr>
          <w:noProof/>
        </w:rPr>
        <w:t>(2011)</w:t>
      </w:r>
      <w:r w:rsidR="009948D7">
        <w:fldChar w:fldCharType="end"/>
      </w:r>
      <w:r>
        <w:t xml:space="preserve"> that show how</w:t>
      </w:r>
      <w:r>
        <w:t xml:space="preserve"> inhibitory neurons and DA neurons in the VTA interact to control dopamine release. </w:t>
      </w:r>
    </w:p>
    <w:p w:rsidR="006732B6" w:rsidRDefault="004B3BE8">
      <w:pPr>
        <w:pStyle w:val="Subtitle"/>
        <w:spacing w:before="280" w:after="80" w:line="240" w:lineRule="auto"/>
        <w:rPr>
          <w:b/>
          <w:color w:val="000000"/>
          <w:sz w:val="24"/>
          <w:szCs w:val="24"/>
        </w:rPr>
      </w:pPr>
      <w:bookmarkStart w:id="4" w:name="_a2k0dbwx25hr" w:colFirst="0" w:colLast="0"/>
      <w:bookmarkEnd w:id="4"/>
      <w:r>
        <w:rPr>
          <w:b/>
          <w:color w:val="000000"/>
          <w:sz w:val="24"/>
          <w:szCs w:val="24"/>
        </w:rPr>
        <w:t>About the data</w:t>
      </w:r>
    </w:p>
    <w:p w:rsidR="006732B6" w:rsidRDefault="004B3BE8">
      <w:r>
        <w:t>This data was extracted from Matsui and Williams (2011). For their dataset, male and female Sprague-Dawley rats were used for experiments. For electrophysio</w:t>
      </w:r>
      <w:r>
        <w:t>logical recordings, rats were anesthetized, and their brains were quickly removed for dissection. Brains were then sliced using a vibratome, and prepared in physiological solution for recordings in the midbrain region.</w:t>
      </w:r>
    </w:p>
    <w:p w:rsidR="006732B6" w:rsidRDefault="006732B6"/>
    <w:p w:rsidR="006732B6" w:rsidRDefault="004B3BE8">
      <w:r>
        <w:t>For elect</w:t>
      </w:r>
      <w:r>
        <w:t>rophysiological data, whole cell or cell attached techniques were used to record from brain slices. Drugs were applied by bath perfusion. Drugs used include the following:</w:t>
      </w:r>
    </w:p>
    <w:p w:rsidR="006732B6" w:rsidRDefault="004B3BE8">
      <w:pPr>
        <w:numPr>
          <w:ilvl w:val="0"/>
          <w:numId w:val="6"/>
        </w:numPr>
      </w:pPr>
      <w:r>
        <w:t xml:space="preserve">DAMGO (1µM), an agonist for </w:t>
      </w:r>
      <w:r>
        <w:t>𝛍</w:t>
      </w:r>
      <w:r>
        <w:t>-opioid receptors (MOR)</w:t>
      </w:r>
    </w:p>
    <w:p w:rsidR="006732B6" w:rsidRDefault="004B3BE8">
      <w:pPr>
        <w:numPr>
          <w:ilvl w:val="0"/>
          <w:numId w:val="6"/>
        </w:numPr>
      </w:pPr>
      <w:r>
        <w:t xml:space="preserve">U69593 (1µM), an agonist for </w:t>
      </w:r>
      <w:r>
        <w:t>𝛅</w:t>
      </w:r>
      <w:r>
        <w:t>-opioid receptors (DOR)</w:t>
      </w:r>
    </w:p>
    <w:p w:rsidR="006732B6" w:rsidRDefault="004B3BE8">
      <w:pPr>
        <w:numPr>
          <w:ilvl w:val="0"/>
          <w:numId w:val="6"/>
        </w:numPr>
      </w:pPr>
      <w:r>
        <w:t xml:space="preserve">DPDPE(1µM), an agonist for </w:t>
      </w:r>
      <w:r>
        <w:t>𝛋</w:t>
      </w:r>
      <w:r>
        <w:t>-opioid receptors (KOR)</w:t>
      </w:r>
    </w:p>
    <w:p w:rsidR="006732B6" w:rsidRDefault="004B3BE8">
      <w:pPr>
        <w:numPr>
          <w:ilvl w:val="0"/>
          <w:numId w:val="6"/>
        </w:numPr>
      </w:pPr>
      <w:r>
        <w:t xml:space="preserve">Naloxone (1µM), an antagonist for </w:t>
      </w:r>
      <w:r>
        <w:t>𝛍</w:t>
      </w:r>
      <w:r>
        <w:t>-opioid receptors (MOR)</w:t>
      </w:r>
    </w:p>
    <w:p w:rsidR="006732B6" w:rsidRDefault="006732B6"/>
    <w:p w:rsidR="006732B6" w:rsidRDefault="004B3BE8">
      <w:r>
        <w:t>Key definitions</w:t>
      </w:r>
    </w:p>
    <w:p w:rsidR="006732B6" w:rsidRDefault="004B3BE8">
      <w:r>
        <w:rPr>
          <w:b/>
        </w:rPr>
        <w:t xml:space="preserve">Agonist </w:t>
      </w:r>
      <w:r>
        <w:t>- a chemical or drug binds a receptor and stimulates a response in a cell</w:t>
      </w:r>
    </w:p>
    <w:p w:rsidR="006732B6" w:rsidRDefault="004B3BE8">
      <w:pPr>
        <w:rPr>
          <w:b/>
        </w:rPr>
      </w:pPr>
      <w:r>
        <w:rPr>
          <w:b/>
        </w:rPr>
        <w:t xml:space="preserve">Antagonist - </w:t>
      </w:r>
      <w:r>
        <w:t>- a chemical or drug interferes with the activity of the natural agonists leading to no response in a cell, by binding directly or indirectly the receptor</w:t>
      </w:r>
    </w:p>
    <w:p w:rsidR="006732B6" w:rsidRDefault="004B3BE8">
      <w:r>
        <w:rPr>
          <w:b/>
        </w:rPr>
        <w:t xml:space="preserve">GABA </w:t>
      </w:r>
      <w:r>
        <w:t>- inhibit</w:t>
      </w:r>
      <w:r>
        <w:t>ory neurotransmitter. When acting on neurons, GABA neurotransmitter usually decreases the activity, or excitability, or other neurons</w:t>
      </w:r>
    </w:p>
    <w:p w:rsidR="006732B6" w:rsidRDefault="004B3BE8">
      <w:r>
        <w:rPr>
          <w:b/>
        </w:rPr>
        <w:lastRenderedPageBreak/>
        <w:t>IPSC (inhibitory post synaptic current)</w:t>
      </w:r>
      <w:r>
        <w:t xml:space="preserve"> - this is the change in neuron activity when a neuron is responding to an inhibito</w:t>
      </w:r>
      <w:r>
        <w:t>ry neurotransmitter such as GABA</w:t>
      </w:r>
    </w:p>
    <w:p w:rsidR="006732B6" w:rsidRDefault="004B3BE8">
      <w:r>
        <w:rPr>
          <w:b/>
        </w:rPr>
        <w:t>EPSC (excitatory post synaptic current)</w:t>
      </w:r>
      <w:r>
        <w:t xml:space="preserve"> - this is the change in neuron activity when a neuron is responding to an excitatory neurotransmitter. If EPSC is large, this can </w:t>
      </w:r>
      <w:proofErr w:type="gramStart"/>
      <w:r>
        <w:t>results</w:t>
      </w:r>
      <w:proofErr w:type="gramEnd"/>
      <w:r>
        <w:t xml:space="preserve"> in increased activity of the neuron</w:t>
      </w:r>
    </w:p>
    <w:p w:rsidR="006732B6" w:rsidRDefault="004B3BE8">
      <w:r>
        <w:rPr>
          <w:b/>
        </w:rPr>
        <w:t xml:space="preserve">VTA - </w:t>
      </w:r>
      <w:r>
        <w:t>ven</w:t>
      </w:r>
      <w:r>
        <w:t xml:space="preserve">tral tegmental area - brain region that is part of the mesolimbic reward pathway. Neurons in the VTA receive inputs from many areas, including the </w:t>
      </w:r>
      <w:proofErr w:type="spellStart"/>
      <w:r>
        <w:t>RMTg</w:t>
      </w:r>
      <w:proofErr w:type="spellEnd"/>
      <w:r>
        <w:t xml:space="preserve">. They send outputs to the nucleus </w:t>
      </w:r>
      <w:proofErr w:type="spellStart"/>
      <w:r>
        <w:t>accumbens</w:t>
      </w:r>
      <w:proofErr w:type="spellEnd"/>
      <w:r>
        <w:t>, among others.</w:t>
      </w:r>
    </w:p>
    <w:p w:rsidR="006732B6" w:rsidRDefault="004B3BE8">
      <w:proofErr w:type="spellStart"/>
      <w:r>
        <w:rPr>
          <w:b/>
        </w:rPr>
        <w:t>RMTg</w:t>
      </w:r>
      <w:proofErr w:type="spellEnd"/>
      <w:r>
        <w:rPr>
          <w:b/>
        </w:rPr>
        <w:t xml:space="preserve"> </w:t>
      </w:r>
      <w:r>
        <w:t xml:space="preserve">- </w:t>
      </w:r>
      <w:proofErr w:type="spellStart"/>
      <w:r>
        <w:t>rostromedial</w:t>
      </w:r>
      <w:proofErr w:type="spellEnd"/>
      <w:r>
        <w:t xml:space="preserve"> tegmental nucleus - poste</w:t>
      </w:r>
      <w:r>
        <w:t>rior region of the VTA that has GABAergic neurons that are thought to project to the dopamine-releasing cell bodies in other parts of the VTA - RMT is another opioid sensitive GABA relay to dopamine neurons</w:t>
      </w:r>
    </w:p>
    <w:p w:rsidR="006732B6" w:rsidRDefault="004B3BE8">
      <w:r>
        <w:rPr>
          <w:b/>
        </w:rPr>
        <w:t>Resting membrane voltage</w:t>
      </w:r>
      <w:r>
        <w:t>: We call neurons that ar</w:t>
      </w:r>
      <w:r>
        <w:t>en’t actively being excited or inhibited “at rest.” In this state, they have a baseline membrane voltage called the resting membrane voltage.</w:t>
      </w:r>
    </w:p>
    <w:p w:rsidR="006732B6" w:rsidRDefault="004B3BE8">
      <w:r>
        <w:rPr>
          <w:b/>
        </w:rPr>
        <w:t>Firing frequency (Hz</w:t>
      </w:r>
      <w:proofErr w:type="gramStart"/>
      <w:r>
        <w:rPr>
          <w:b/>
        </w:rPr>
        <w:t>)</w:t>
      </w:r>
      <w:r>
        <w:t xml:space="preserve"> :</w:t>
      </w:r>
      <w:proofErr w:type="gramEnd"/>
      <w:r>
        <w:t xml:space="preserve"> Neurons fire action potentials. We can determine the frequency of firing (rate) measuring </w:t>
      </w:r>
      <w:r>
        <w:t>the number of action potentials per section (1/second = 1Hz). Increased frequency might mean that the neuron is either excited to fire or less inhibited from firing.</w:t>
      </w:r>
    </w:p>
    <w:p w:rsidR="006732B6" w:rsidRDefault="004B3BE8">
      <w:pPr>
        <w:spacing w:before="280" w:after="80" w:line="240" w:lineRule="auto"/>
      </w:pPr>
      <w:r>
        <w:t>The data set contains the following columns:</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90"/>
        <w:gridCol w:w="6270"/>
      </w:tblGrid>
      <w:tr w:rsidR="006732B6">
        <w:tc>
          <w:tcPr>
            <w:tcW w:w="3090" w:type="dxa"/>
            <w:shd w:val="clear" w:color="auto" w:fill="auto"/>
            <w:tcMar>
              <w:top w:w="100" w:type="dxa"/>
              <w:left w:w="100" w:type="dxa"/>
              <w:bottom w:w="100" w:type="dxa"/>
              <w:right w:w="100" w:type="dxa"/>
            </w:tcMar>
          </w:tcPr>
          <w:p w:rsidR="006732B6" w:rsidRDefault="004B3BE8">
            <w:pPr>
              <w:widowControl w:val="0"/>
              <w:spacing w:line="240" w:lineRule="auto"/>
              <w:rPr>
                <w:b/>
              </w:rPr>
            </w:pPr>
            <w:r>
              <w:rPr>
                <w:b/>
              </w:rPr>
              <w:t>Column 1: Animal (treatment type)</w:t>
            </w:r>
          </w:p>
        </w:tc>
        <w:tc>
          <w:tcPr>
            <w:tcW w:w="6270" w:type="dxa"/>
            <w:shd w:val="clear" w:color="auto" w:fill="auto"/>
            <w:tcMar>
              <w:top w:w="100" w:type="dxa"/>
              <w:left w:w="100" w:type="dxa"/>
              <w:bottom w:w="100" w:type="dxa"/>
              <w:right w:w="100" w:type="dxa"/>
            </w:tcMar>
          </w:tcPr>
          <w:p w:rsidR="006732B6" w:rsidRDefault="004B3BE8">
            <w:pPr>
              <w:widowControl w:val="0"/>
              <w:spacing w:line="240" w:lineRule="auto"/>
            </w:pPr>
            <w:r>
              <w:t>Describes w</w:t>
            </w:r>
            <w:r>
              <w:t xml:space="preserve">hether rats were treated with control (saline or wash solutions), or agonist for </w:t>
            </w:r>
            <w:r>
              <w:t>𝛍</w:t>
            </w:r>
            <w:r>
              <w:t xml:space="preserve">-opioid receptors, </w:t>
            </w:r>
            <w:r>
              <w:t>𝛅</w:t>
            </w:r>
            <w:r>
              <w:t xml:space="preserve">-opioid receptors, and </w:t>
            </w:r>
            <w:r>
              <w:t>𝛋</w:t>
            </w:r>
            <w:r>
              <w:t>-opioid receptors</w:t>
            </w:r>
          </w:p>
        </w:tc>
      </w:tr>
      <w:tr w:rsidR="006732B6">
        <w:tc>
          <w:tcPr>
            <w:tcW w:w="3090" w:type="dxa"/>
            <w:shd w:val="clear" w:color="auto" w:fill="auto"/>
            <w:tcMar>
              <w:top w:w="100" w:type="dxa"/>
              <w:left w:w="100" w:type="dxa"/>
              <w:bottom w:w="100" w:type="dxa"/>
              <w:right w:w="100" w:type="dxa"/>
            </w:tcMar>
          </w:tcPr>
          <w:p w:rsidR="006732B6" w:rsidRDefault="004B3BE8">
            <w:pPr>
              <w:widowControl w:val="0"/>
              <w:spacing w:line="240" w:lineRule="auto"/>
              <w:rPr>
                <w:b/>
              </w:rPr>
            </w:pPr>
            <w:r>
              <w:rPr>
                <w:b/>
              </w:rPr>
              <w:t xml:space="preserve">Column 2: </w:t>
            </w:r>
            <w:proofErr w:type="spellStart"/>
            <w:r>
              <w:rPr>
                <w:b/>
              </w:rPr>
              <w:t>RMTg</w:t>
            </w:r>
            <w:proofErr w:type="spellEnd"/>
            <w:r>
              <w:rPr>
                <w:b/>
              </w:rPr>
              <w:t xml:space="preserve"> hyperpolarization (mV)</w:t>
            </w:r>
          </w:p>
        </w:tc>
        <w:tc>
          <w:tcPr>
            <w:tcW w:w="6270" w:type="dxa"/>
            <w:shd w:val="clear" w:color="auto" w:fill="auto"/>
            <w:tcMar>
              <w:top w:w="100" w:type="dxa"/>
              <w:left w:w="100" w:type="dxa"/>
              <w:bottom w:w="100" w:type="dxa"/>
              <w:right w:w="100" w:type="dxa"/>
            </w:tcMar>
          </w:tcPr>
          <w:p w:rsidR="006732B6" w:rsidRDefault="004B3BE8">
            <w:pPr>
              <w:widowControl w:val="0"/>
              <w:spacing w:line="240" w:lineRule="auto"/>
            </w:pPr>
            <w:r>
              <w:t>Describes the amount of charge decrease (compared to a baseline restin</w:t>
            </w:r>
            <w:r>
              <w:t>g mV</w:t>
            </w:r>
            <w:proofErr w:type="gramStart"/>
            <w:r>
              <w:t>)  in</w:t>
            </w:r>
            <w:proofErr w:type="gramEnd"/>
            <w:r>
              <w:t xml:space="preserve"> neurons in response to the application of the drug.</w:t>
            </w:r>
          </w:p>
        </w:tc>
      </w:tr>
      <w:tr w:rsidR="006732B6">
        <w:tc>
          <w:tcPr>
            <w:tcW w:w="3090" w:type="dxa"/>
            <w:shd w:val="clear" w:color="auto" w:fill="auto"/>
            <w:tcMar>
              <w:top w:w="100" w:type="dxa"/>
              <w:left w:w="100" w:type="dxa"/>
              <w:bottom w:w="100" w:type="dxa"/>
              <w:right w:w="100" w:type="dxa"/>
            </w:tcMar>
          </w:tcPr>
          <w:p w:rsidR="006732B6" w:rsidRDefault="004B3BE8">
            <w:pPr>
              <w:widowControl w:val="0"/>
              <w:spacing w:line="240" w:lineRule="auto"/>
              <w:rPr>
                <w:b/>
              </w:rPr>
            </w:pPr>
            <w:r>
              <w:rPr>
                <w:b/>
              </w:rPr>
              <w:t xml:space="preserve">Column 3: </w:t>
            </w:r>
            <w:proofErr w:type="spellStart"/>
            <w:r>
              <w:rPr>
                <w:b/>
              </w:rPr>
              <w:t>RMTg</w:t>
            </w:r>
            <w:proofErr w:type="spellEnd"/>
            <w:r>
              <w:rPr>
                <w:b/>
              </w:rPr>
              <w:t xml:space="preserve"> firing frequency (Hz) </w:t>
            </w:r>
          </w:p>
        </w:tc>
        <w:tc>
          <w:tcPr>
            <w:tcW w:w="6270" w:type="dxa"/>
            <w:shd w:val="clear" w:color="auto" w:fill="auto"/>
            <w:tcMar>
              <w:top w:w="100" w:type="dxa"/>
              <w:left w:w="100" w:type="dxa"/>
              <w:bottom w:w="100" w:type="dxa"/>
              <w:right w:w="100" w:type="dxa"/>
            </w:tcMar>
          </w:tcPr>
          <w:p w:rsidR="006732B6" w:rsidRDefault="004B3BE8">
            <w:pPr>
              <w:widowControl w:val="0"/>
              <w:spacing w:line="240" w:lineRule="auto"/>
            </w:pPr>
            <w:r>
              <w:t xml:space="preserve">The firing frequency of neurons recorded from neurons in the </w:t>
            </w:r>
            <w:proofErr w:type="spellStart"/>
            <w:r>
              <w:t>rostromedial</w:t>
            </w:r>
            <w:proofErr w:type="spellEnd"/>
            <w:r>
              <w:t xml:space="preserve"> tegmental nucleus (</w:t>
            </w:r>
            <w:proofErr w:type="spellStart"/>
            <w:r>
              <w:t>RMTg</w:t>
            </w:r>
            <w:proofErr w:type="spellEnd"/>
            <w:r>
              <w:t xml:space="preserve">) </w:t>
            </w:r>
          </w:p>
        </w:tc>
      </w:tr>
      <w:tr w:rsidR="006732B6">
        <w:tc>
          <w:tcPr>
            <w:tcW w:w="3090" w:type="dxa"/>
            <w:shd w:val="clear" w:color="auto" w:fill="auto"/>
            <w:tcMar>
              <w:top w:w="100" w:type="dxa"/>
              <w:left w:w="100" w:type="dxa"/>
              <w:bottom w:w="100" w:type="dxa"/>
              <w:right w:w="100" w:type="dxa"/>
            </w:tcMar>
          </w:tcPr>
          <w:p w:rsidR="006732B6" w:rsidRDefault="004B3BE8">
            <w:pPr>
              <w:widowControl w:val="0"/>
              <w:spacing w:line="240" w:lineRule="auto"/>
              <w:rPr>
                <w:b/>
              </w:rPr>
            </w:pPr>
            <w:r>
              <w:rPr>
                <w:b/>
              </w:rPr>
              <w:t>Column 4: VTA firing frequency (Hz)</w:t>
            </w:r>
          </w:p>
          <w:p w:rsidR="006732B6" w:rsidRDefault="006732B6">
            <w:pPr>
              <w:widowControl w:val="0"/>
              <w:spacing w:line="240" w:lineRule="auto"/>
              <w:rPr>
                <w:b/>
              </w:rPr>
            </w:pPr>
          </w:p>
        </w:tc>
        <w:tc>
          <w:tcPr>
            <w:tcW w:w="6270" w:type="dxa"/>
            <w:shd w:val="clear" w:color="auto" w:fill="auto"/>
            <w:tcMar>
              <w:top w:w="100" w:type="dxa"/>
              <w:left w:w="100" w:type="dxa"/>
              <w:bottom w:w="100" w:type="dxa"/>
              <w:right w:w="100" w:type="dxa"/>
            </w:tcMar>
          </w:tcPr>
          <w:p w:rsidR="006732B6" w:rsidRDefault="004B3BE8">
            <w:pPr>
              <w:widowControl w:val="0"/>
              <w:spacing w:line="240" w:lineRule="auto"/>
            </w:pPr>
            <w:r>
              <w:t>The firing frequency of neurons recorded from neurons in the ventral tegmental area (VTA)</w:t>
            </w:r>
          </w:p>
        </w:tc>
      </w:tr>
      <w:tr w:rsidR="006732B6">
        <w:tc>
          <w:tcPr>
            <w:tcW w:w="3090" w:type="dxa"/>
            <w:shd w:val="clear" w:color="auto" w:fill="auto"/>
            <w:tcMar>
              <w:top w:w="100" w:type="dxa"/>
              <w:left w:w="100" w:type="dxa"/>
              <w:bottom w:w="100" w:type="dxa"/>
              <w:right w:w="100" w:type="dxa"/>
            </w:tcMar>
          </w:tcPr>
          <w:p w:rsidR="006732B6" w:rsidRDefault="004B3BE8">
            <w:pPr>
              <w:widowControl w:val="0"/>
              <w:spacing w:line="240" w:lineRule="auto"/>
              <w:rPr>
                <w:b/>
              </w:rPr>
            </w:pPr>
            <w:r>
              <w:rPr>
                <w:b/>
              </w:rPr>
              <w:t>Column 5: DA neuron IPSC am</w:t>
            </w:r>
            <w:r>
              <w:rPr>
                <w:b/>
              </w:rPr>
              <w:t>plitude (% of baseline)</w:t>
            </w:r>
          </w:p>
        </w:tc>
        <w:tc>
          <w:tcPr>
            <w:tcW w:w="6270" w:type="dxa"/>
            <w:shd w:val="clear" w:color="auto" w:fill="auto"/>
            <w:tcMar>
              <w:top w:w="100" w:type="dxa"/>
              <w:left w:w="100" w:type="dxa"/>
              <w:bottom w:w="100" w:type="dxa"/>
              <w:right w:w="100" w:type="dxa"/>
            </w:tcMar>
          </w:tcPr>
          <w:p w:rsidR="006732B6" w:rsidRDefault="004B3BE8">
            <w:pPr>
              <w:widowControl w:val="0"/>
              <w:spacing w:line="240" w:lineRule="auto"/>
            </w:pPr>
            <w:r>
              <w:t xml:space="preserve">Inhibitory postsynaptic current (IPSC) were recorded from dopamine (DA) neurons after pre-synaptic </w:t>
            </w:r>
            <w:proofErr w:type="spellStart"/>
            <w:r>
              <w:t>RMTg</w:t>
            </w:r>
            <w:proofErr w:type="spellEnd"/>
            <w:r>
              <w:t xml:space="preserve"> neurons were excited. This leads to an evoked IPSC in the dopamine neurons. Controls in this dataset are after a saline wash, MO</w:t>
            </w:r>
            <w:r>
              <w:t>R agonist is 1µM DAMGO, and MOR antagonist is 1µM Naloxone</w:t>
            </w:r>
          </w:p>
        </w:tc>
      </w:tr>
    </w:tbl>
    <w:p w:rsidR="006732B6" w:rsidRDefault="006732B6">
      <w:pPr>
        <w:pStyle w:val="Subtitle"/>
        <w:spacing w:before="280" w:after="80" w:line="240" w:lineRule="auto"/>
        <w:rPr>
          <w:b/>
          <w:color w:val="000000"/>
          <w:sz w:val="24"/>
          <w:szCs w:val="24"/>
        </w:rPr>
      </w:pPr>
      <w:bookmarkStart w:id="5" w:name="_l7pud5qrs28l" w:colFirst="0" w:colLast="0"/>
      <w:bookmarkEnd w:id="5"/>
    </w:p>
    <w:p w:rsidR="006732B6" w:rsidRDefault="004B3BE8">
      <w:pPr>
        <w:pStyle w:val="Subtitle"/>
        <w:spacing w:before="280" w:after="80" w:line="240" w:lineRule="auto"/>
        <w:rPr>
          <w:b/>
          <w:color w:val="000000"/>
          <w:sz w:val="24"/>
          <w:szCs w:val="24"/>
        </w:rPr>
      </w:pPr>
      <w:bookmarkStart w:id="6" w:name="_360s8s6t74o8" w:colFirst="0" w:colLast="0"/>
      <w:bookmarkEnd w:id="6"/>
      <w:r>
        <w:rPr>
          <w:b/>
          <w:color w:val="000000"/>
          <w:sz w:val="24"/>
          <w:szCs w:val="24"/>
        </w:rPr>
        <w:t>Related activity</w:t>
      </w:r>
    </w:p>
    <w:p w:rsidR="006732B6" w:rsidRDefault="004B3BE8">
      <w:pPr>
        <w:spacing w:line="240" w:lineRule="auto"/>
      </w:pPr>
      <w:r>
        <w:t>This activity can be paired with the following activities:</w:t>
      </w:r>
    </w:p>
    <w:p w:rsidR="006732B6" w:rsidRDefault="004B3BE8">
      <w:pPr>
        <w:spacing w:line="240" w:lineRule="auto"/>
        <w:rPr>
          <w:b/>
        </w:rPr>
      </w:pPr>
      <w:r>
        <w:rPr>
          <w:b/>
        </w:rPr>
        <w:t xml:space="preserve">HHMI </w:t>
      </w:r>
      <w:proofErr w:type="spellStart"/>
      <w:r>
        <w:rPr>
          <w:b/>
        </w:rPr>
        <w:t>Biointeractive</w:t>
      </w:r>
      <w:proofErr w:type="spellEnd"/>
      <w:r>
        <w:rPr>
          <w:b/>
        </w:rPr>
        <w:t>–Electrical Activity of Neurons</w:t>
      </w:r>
    </w:p>
    <w:p w:rsidR="006732B6" w:rsidRDefault="004B3BE8">
      <w:pPr>
        <w:spacing w:line="240" w:lineRule="auto"/>
      </w:pPr>
      <w:hyperlink r:id="rId6">
        <w:r>
          <w:rPr>
            <w:u w:val="single"/>
          </w:rPr>
          <w:t>https://www.biointeractive.org/classroom-resources/electrical-activity-neurons</w:t>
        </w:r>
      </w:hyperlink>
    </w:p>
    <w:p w:rsidR="006732B6" w:rsidRDefault="004B3BE8">
      <w:pPr>
        <w:spacing w:line="240" w:lineRule="auto"/>
      </w:pPr>
      <w:hyperlink r:id="rId7">
        <w:r>
          <w:rPr>
            <w:u w:val="single"/>
          </w:rPr>
          <w:t>https://qubeshub.org/publications/1405/1</w:t>
        </w:r>
      </w:hyperlink>
    </w:p>
    <w:p w:rsidR="006732B6" w:rsidRDefault="006732B6">
      <w:pPr>
        <w:spacing w:line="240" w:lineRule="auto"/>
      </w:pPr>
    </w:p>
    <w:p w:rsidR="006732B6" w:rsidRDefault="004B3BE8">
      <w:pPr>
        <w:spacing w:line="240" w:lineRule="auto"/>
        <w:rPr>
          <w:b/>
        </w:rPr>
      </w:pPr>
      <w:r>
        <w:rPr>
          <w:b/>
        </w:rPr>
        <w:t xml:space="preserve">HHMI </w:t>
      </w:r>
      <w:proofErr w:type="spellStart"/>
      <w:r>
        <w:rPr>
          <w:b/>
        </w:rPr>
        <w:t>Biointeractive</w:t>
      </w:r>
      <w:proofErr w:type="spellEnd"/>
      <w:r>
        <w:rPr>
          <w:b/>
        </w:rPr>
        <w:t>–Neurophysiology Virtual Lab</w:t>
      </w:r>
    </w:p>
    <w:p w:rsidR="006732B6" w:rsidRDefault="004B3BE8">
      <w:pPr>
        <w:spacing w:line="240" w:lineRule="auto"/>
      </w:pPr>
      <w:hyperlink r:id="rId8">
        <w:r>
          <w:rPr>
            <w:u w:val="single"/>
          </w:rPr>
          <w:t>https://www.biointeractive.org/classroom-resources/neurophysiology-virtual-lab</w:t>
        </w:r>
      </w:hyperlink>
    </w:p>
    <w:p w:rsidR="006732B6" w:rsidRDefault="006732B6">
      <w:pPr>
        <w:spacing w:line="240" w:lineRule="auto"/>
      </w:pPr>
    </w:p>
    <w:p w:rsidR="006732B6" w:rsidRDefault="004B3BE8">
      <w:pPr>
        <w:spacing w:line="240" w:lineRule="auto"/>
      </w:pPr>
      <w:r>
        <w:rPr>
          <w:b/>
          <w:i/>
        </w:rPr>
        <w:t>Electrical Activity of Neurons</w:t>
      </w:r>
      <w:r>
        <w:rPr>
          <w:b/>
          <w:i/>
        </w:rPr>
        <w:t xml:space="preserve"> </w:t>
      </w:r>
      <w:r>
        <w:t>explores how neurons communicate via electrical signaling, and how measurements of electrical activity are measured with a patch clamp electrophysiology. Watching this slideshow and accompanying videos prior to analyzing this dataset may help students wit</w:t>
      </w:r>
      <w:r>
        <w:t>h the background information needed.</w:t>
      </w:r>
    </w:p>
    <w:p w:rsidR="006732B6" w:rsidRDefault="006732B6">
      <w:pPr>
        <w:spacing w:line="240" w:lineRule="auto"/>
      </w:pPr>
    </w:p>
    <w:p w:rsidR="006732B6" w:rsidRDefault="004B3BE8">
      <w:pPr>
        <w:spacing w:line="240" w:lineRule="auto"/>
      </w:pPr>
      <w:r>
        <w:rPr>
          <w:b/>
        </w:rPr>
        <w:t>Neurophysiology Virtual Lab</w:t>
      </w:r>
      <w:r>
        <w:t xml:space="preserve"> may be used as a “lab” companion to better understand how neuronal activity leads to the communication of information, such as touch sensation in leeches.</w:t>
      </w:r>
    </w:p>
    <w:p w:rsidR="006732B6" w:rsidRDefault="004B3BE8">
      <w:pPr>
        <w:pStyle w:val="Subtitle"/>
        <w:spacing w:before="280" w:after="80" w:line="240" w:lineRule="auto"/>
        <w:rPr>
          <w:b/>
          <w:color w:val="000000"/>
          <w:sz w:val="24"/>
          <w:szCs w:val="24"/>
        </w:rPr>
      </w:pPr>
      <w:bookmarkStart w:id="7" w:name="_gl22j21tve8u" w:colFirst="0" w:colLast="0"/>
      <w:bookmarkEnd w:id="7"/>
      <w:r>
        <w:rPr>
          <w:b/>
          <w:color w:val="000000"/>
          <w:sz w:val="24"/>
          <w:szCs w:val="24"/>
        </w:rPr>
        <w:t>References</w:t>
      </w:r>
    </w:p>
    <w:p w:rsidR="00295BA8" w:rsidRPr="00295BA8" w:rsidRDefault="00031894" w:rsidP="00295BA8">
      <w:pPr>
        <w:pStyle w:val="EndNoteBibliography"/>
        <w:rPr>
          <w:noProof/>
        </w:rPr>
      </w:pPr>
      <w:r>
        <w:fldChar w:fldCharType="begin"/>
      </w:r>
      <w:r>
        <w:instrText xml:space="preserve"> ADDIN EN.REFLIST </w:instrText>
      </w:r>
      <w:r>
        <w:fldChar w:fldCharType="separate"/>
      </w:r>
      <w:r w:rsidR="00295BA8" w:rsidRPr="00295BA8">
        <w:rPr>
          <w:noProof/>
        </w:rPr>
        <w:t xml:space="preserve">CDC. "CDC." from </w:t>
      </w:r>
      <w:hyperlink r:id="rId9" w:history="1">
        <w:r w:rsidR="00295BA8" w:rsidRPr="00295BA8">
          <w:rPr>
            <w:rStyle w:val="Hyperlink"/>
            <w:noProof/>
          </w:rPr>
          <w:t>https://www.cdc.gov/drugoverdose/opioids/index.html</w:t>
        </w:r>
      </w:hyperlink>
      <w:r w:rsidR="00295BA8" w:rsidRPr="00295BA8">
        <w:rPr>
          <w:noProof/>
        </w:rPr>
        <w:t>.</w:t>
      </w:r>
    </w:p>
    <w:p w:rsidR="00295BA8" w:rsidRPr="00295BA8" w:rsidRDefault="00295BA8" w:rsidP="00295BA8">
      <w:pPr>
        <w:pStyle w:val="EndNoteBibliography"/>
        <w:rPr>
          <w:noProof/>
        </w:rPr>
      </w:pPr>
      <w:r w:rsidRPr="00295BA8">
        <w:rPr>
          <w:noProof/>
        </w:rPr>
        <w:t xml:space="preserve">Fields, H. L. and E. B. Margolis (2015). "Understanding opioid reward." </w:t>
      </w:r>
      <w:r w:rsidRPr="00295BA8">
        <w:rPr>
          <w:noProof/>
          <w:u w:val="single"/>
        </w:rPr>
        <w:t>Trends Neurosci</w:t>
      </w:r>
      <w:r w:rsidRPr="00295BA8">
        <w:rPr>
          <w:noProof/>
        </w:rPr>
        <w:t xml:space="preserve"> </w:t>
      </w:r>
      <w:r w:rsidRPr="00295BA8">
        <w:rPr>
          <w:b/>
          <w:noProof/>
        </w:rPr>
        <w:t>38</w:t>
      </w:r>
      <w:r w:rsidRPr="00295BA8">
        <w:rPr>
          <w:noProof/>
        </w:rPr>
        <w:t>(4): 217-225.</w:t>
      </w:r>
    </w:p>
    <w:p w:rsidR="00295BA8" w:rsidRPr="00295BA8" w:rsidRDefault="00295BA8" w:rsidP="00295BA8">
      <w:pPr>
        <w:pStyle w:val="EndNoteBibliography"/>
        <w:rPr>
          <w:noProof/>
        </w:rPr>
      </w:pPr>
      <w:r w:rsidRPr="00295BA8">
        <w:rPr>
          <w:noProof/>
        </w:rPr>
        <w:t xml:space="preserve">Matsui, A. and J. T. Williams (2011). "Opioid-sensitive GABA inputs from rostromedial tegmental nucleus synapse onto midbrain dopamine neurons." </w:t>
      </w:r>
      <w:r w:rsidRPr="00295BA8">
        <w:rPr>
          <w:noProof/>
          <w:u w:val="single"/>
        </w:rPr>
        <w:t>J Neurosci</w:t>
      </w:r>
      <w:r w:rsidRPr="00295BA8">
        <w:rPr>
          <w:noProof/>
        </w:rPr>
        <w:t xml:space="preserve"> </w:t>
      </w:r>
      <w:r w:rsidRPr="00295BA8">
        <w:rPr>
          <w:b/>
          <w:noProof/>
        </w:rPr>
        <w:t>31</w:t>
      </w:r>
      <w:r w:rsidRPr="00295BA8">
        <w:rPr>
          <w:noProof/>
        </w:rPr>
        <w:t>(48): 17729-17735.</w:t>
      </w:r>
    </w:p>
    <w:p w:rsidR="00295BA8" w:rsidRPr="00295BA8" w:rsidRDefault="00295BA8" w:rsidP="00295BA8">
      <w:pPr>
        <w:pStyle w:val="EndNoteBibliography"/>
        <w:rPr>
          <w:noProof/>
        </w:rPr>
      </w:pPr>
      <w:r w:rsidRPr="00295BA8">
        <w:rPr>
          <w:noProof/>
        </w:rPr>
        <w:t xml:space="preserve">NIDA. "NIDA." from </w:t>
      </w:r>
      <w:hyperlink r:id="rId10" w:history="1">
        <w:r w:rsidRPr="00295BA8">
          <w:rPr>
            <w:rStyle w:val="Hyperlink"/>
            <w:noProof/>
          </w:rPr>
          <w:t>https://www.drugabuse.gov/drug-topics/opioids/opioid-overdose-crisis</w:t>
        </w:r>
      </w:hyperlink>
      <w:r w:rsidRPr="00295BA8">
        <w:rPr>
          <w:noProof/>
        </w:rPr>
        <w:t>.</w:t>
      </w:r>
    </w:p>
    <w:p w:rsidR="00295BA8" w:rsidRPr="00295BA8" w:rsidRDefault="00295BA8" w:rsidP="00295BA8">
      <w:pPr>
        <w:pStyle w:val="EndNoteBibliography"/>
        <w:rPr>
          <w:noProof/>
        </w:rPr>
      </w:pPr>
      <w:r w:rsidRPr="00295BA8">
        <w:rPr>
          <w:noProof/>
        </w:rPr>
        <w:t xml:space="preserve">Stein, C. (2016). "Opioid Receptors." </w:t>
      </w:r>
      <w:r w:rsidRPr="00295BA8">
        <w:rPr>
          <w:noProof/>
          <w:u w:val="single"/>
        </w:rPr>
        <w:t>Annu Rev Med</w:t>
      </w:r>
      <w:r w:rsidRPr="00295BA8">
        <w:rPr>
          <w:noProof/>
        </w:rPr>
        <w:t xml:space="preserve"> </w:t>
      </w:r>
      <w:r w:rsidRPr="00295BA8">
        <w:rPr>
          <w:b/>
          <w:noProof/>
        </w:rPr>
        <w:t>67</w:t>
      </w:r>
      <w:r w:rsidRPr="00295BA8">
        <w:rPr>
          <w:noProof/>
        </w:rPr>
        <w:t>: 433-451.</w:t>
      </w:r>
    </w:p>
    <w:p w:rsidR="00295BA8" w:rsidRPr="00295BA8" w:rsidRDefault="00295BA8" w:rsidP="00295BA8">
      <w:pPr>
        <w:pStyle w:val="EndNoteBibliography"/>
        <w:rPr>
          <w:noProof/>
        </w:rPr>
      </w:pPr>
      <w:r w:rsidRPr="00295BA8">
        <w:rPr>
          <w:noProof/>
        </w:rPr>
        <w:t xml:space="preserve">Wang, S. (2019). "Historical Review: Opiate Addiction and Opioid Receptors." </w:t>
      </w:r>
      <w:r w:rsidRPr="00295BA8">
        <w:rPr>
          <w:noProof/>
          <w:u w:val="single"/>
        </w:rPr>
        <w:t>Cell Transplant</w:t>
      </w:r>
      <w:r w:rsidRPr="00295BA8">
        <w:rPr>
          <w:noProof/>
        </w:rPr>
        <w:t xml:space="preserve"> </w:t>
      </w:r>
      <w:r w:rsidRPr="00295BA8">
        <w:rPr>
          <w:b/>
          <w:noProof/>
        </w:rPr>
        <w:t>28</w:t>
      </w:r>
      <w:r w:rsidRPr="00295BA8">
        <w:rPr>
          <w:noProof/>
        </w:rPr>
        <w:t>(3): 233-238.</w:t>
      </w:r>
    </w:p>
    <w:p w:rsidR="006732B6" w:rsidRDefault="00031894" w:rsidP="00031894">
      <w:pPr>
        <w:spacing w:line="240" w:lineRule="auto"/>
        <w:rPr>
          <w:color w:val="0070C0"/>
        </w:rPr>
      </w:pPr>
      <w:r>
        <w:fldChar w:fldCharType="end"/>
      </w:r>
    </w:p>
    <w:p w:rsidR="006732B6" w:rsidRDefault="004B3BE8">
      <w:pPr>
        <w:pStyle w:val="Heading3"/>
        <w:spacing w:before="0" w:after="0" w:line="240" w:lineRule="auto"/>
        <w:rPr>
          <w:b/>
          <w:color w:val="000000"/>
          <w:sz w:val="24"/>
          <w:szCs w:val="24"/>
        </w:rPr>
      </w:pPr>
      <w:bookmarkStart w:id="8" w:name="_69pxbdwq4omn" w:colFirst="0" w:colLast="0"/>
      <w:bookmarkEnd w:id="8"/>
      <w:r>
        <w:rPr>
          <w:b/>
          <w:color w:val="000000"/>
          <w:sz w:val="24"/>
          <w:szCs w:val="24"/>
        </w:rPr>
        <w:t>C</w:t>
      </w:r>
      <w:r>
        <w:rPr>
          <w:b/>
          <w:color w:val="000000"/>
          <w:sz w:val="24"/>
          <w:szCs w:val="24"/>
        </w:rPr>
        <w:t>redits</w:t>
      </w:r>
    </w:p>
    <w:p w:rsidR="006732B6" w:rsidRDefault="004B3BE8">
      <w:r>
        <w:t>Data curated by Jason Chan, Marian University, Indiana</w:t>
      </w:r>
    </w:p>
    <w:p w:rsidR="006732B6" w:rsidRDefault="004B3BE8">
      <w:r>
        <w:t>Text written by Jason Chan, Marian University, Indiana</w:t>
      </w:r>
    </w:p>
    <w:p w:rsidR="006732B6" w:rsidRDefault="004B3BE8">
      <w:r>
        <w:t>Edited by Jason Chan, Marian University</w:t>
      </w:r>
    </w:p>
    <w:p w:rsidR="006732B6" w:rsidRDefault="004B3BE8">
      <w:r>
        <w:t>Scientific review by NAME, AFFILIATION</w:t>
      </w:r>
    </w:p>
    <w:p w:rsidR="006732B6" w:rsidRPr="00031894" w:rsidRDefault="004B3BE8">
      <w:pPr>
        <w:rPr>
          <w:lang w:val="en-US"/>
        </w:rPr>
      </w:pPr>
      <w:r>
        <w:t>Figure 1: “</w:t>
      </w:r>
      <w:r w:rsidR="00031894" w:rsidRPr="00031894">
        <w:rPr>
          <w:b/>
          <w:bCs/>
          <w:lang w:val="en-US"/>
        </w:rPr>
        <w:t>Brain reward pathway</w:t>
      </w:r>
      <w:r>
        <w:t xml:space="preserve">” by </w:t>
      </w:r>
      <w:hyperlink r:id="rId11" w:history="1">
        <w:r w:rsidR="00031894" w:rsidRPr="00031894">
          <w:rPr>
            <w:rStyle w:val="Hyperlink"/>
            <w:lang w:val="en-US"/>
          </w:rPr>
          <w:t>National Institute on Drug Abuse</w:t>
        </w:r>
      </w:hyperlink>
      <w:r>
        <w:t xml:space="preserve">, used under </w:t>
      </w:r>
      <w:r w:rsidR="00031894">
        <w:t>Public Domain License</w:t>
      </w:r>
    </w:p>
    <w:p w:rsidR="006732B6" w:rsidRDefault="006732B6">
      <w:pPr>
        <w:spacing w:line="240" w:lineRule="auto"/>
        <w:rPr>
          <w:color w:val="0070C0"/>
        </w:rPr>
      </w:pPr>
    </w:p>
    <w:p w:rsidR="006732B6" w:rsidRDefault="004B3BE8">
      <w:r>
        <w:rPr>
          <w:noProof/>
        </w:rPr>
        <w:pict>
          <v:rect id="_x0000_i1026" alt="" style="width:468pt;height:.05pt;mso-width-percent:0;mso-height-percent:0;mso-width-percent:0;mso-height-percent:0" o:hralign="center" o:hrstd="t" o:hr="t" fillcolor="#a0a0a0" stroked="f"/>
        </w:pict>
      </w:r>
    </w:p>
    <w:p w:rsidR="006732B6" w:rsidRDefault="006732B6"/>
    <w:p w:rsidR="006732B6" w:rsidRDefault="004B3BE8">
      <w:pPr>
        <w:pStyle w:val="Heading1"/>
        <w:spacing w:before="0" w:after="0"/>
        <w:rPr>
          <w:b/>
          <w:color w:val="A61C00"/>
          <w:sz w:val="28"/>
          <w:szCs w:val="28"/>
        </w:rPr>
      </w:pPr>
      <w:bookmarkStart w:id="9" w:name="_aa1yr6wk67nx" w:colFirst="0" w:colLast="0"/>
      <w:bookmarkEnd w:id="9"/>
      <w:r>
        <w:rPr>
          <w:b/>
          <w:color w:val="A61C00"/>
          <w:sz w:val="28"/>
          <w:szCs w:val="28"/>
        </w:rPr>
        <w:t>3. Data Activity: Educator Materials</w:t>
      </w:r>
    </w:p>
    <w:p w:rsidR="006732B6" w:rsidRDefault="004B3BE8">
      <w:r>
        <w:t xml:space="preserve">This is the </w:t>
      </w:r>
      <w:r>
        <w:rPr>
          <w:b/>
        </w:rPr>
        <w:t>teacher document</w:t>
      </w:r>
      <w:r>
        <w:t xml:space="preserve"> (PDF) for the activity that accompanies the data set, which should walk through a specific application of the data. It is paired with the </w:t>
      </w:r>
      <w:hyperlink w:anchor="_5806oyoufthp">
        <w:r>
          <w:rPr>
            <w:color w:val="1155CC"/>
            <w:u w:val="single"/>
          </w:rPr>
          <w:t>Student Handout</w:t>
        </w:r>
      </w:hyperlink>
      <w:r>
        <w:t xml:space="preserve">. When FMN folks write this document, Data Explorer may not be published yet. They can keep this more general and match it to Data Explorer later. </w:t>
      </w:r>
    </w:p>
    <w:p w:rsidR="006732B6" w:rsidRDefault="006732B6"/>
    <w:p w:rsidR="006732B6" w:rsidRDefault="004B3BE8">
      <w:pPr>
        <w:pStyle w:val="Subtitle"/>
        <w:spacing w:after="0"/>
        <w:rPr>
          <w:b/>
          <w:color w:val="000000"/>
          <w:sz w:val="24"/>
          <w:szCs w:val="24"/>
        </w:rPr>
      </w:pPr>
      <w:bookmarkStart w:id="10" w:name="_q5q1uyneo8ok" w:colFirst="0" w:colLast="0"/>
      <w:bookmarkEnd w:id="10"/>
      <w:r>
        <w:rPr>
          <w:b/>
          <w:color w:val="000000"/>
          <w:sz w:val="24"/>
          <w:szCs w:val="24"/>
        </w:rPr>
        <w:t>Title</w:t>
      </w:r>
    </w:p>
    <w:p w:rsidR="006732B6" w:rsidRDefault="004B3BE8">
      <w:pPr>
        <w:rPr>
          <w:color w:val="0070C0"/>
        </w:rPr>
      </w:pPr>
      <w:r>
        <w:t>Opioid crisis: exploring the neurophysiology of opio</w:t>
      </w:r>
      <w:r>
        <w:t>id receptor signaling</w:t>
      </w:r>
    </w:p>
    <w:p w:rsidR="006732B6" w:rsidRDefault="006732B6"/>
    <w:p w:rsidR="006732B6" w:rsidRDefault="004B3BE8">
      <w:pPr>
        <w:pStyle w:val="Subtitle"/>
        <w:spacing w:after="0"/>
        <w:rPr>
          <w:b/>
          <w:color w:val="000000"/>
          <w:sz w:val="24"/>
          <w:szCs w:val="24"/>
        </w:rPr>
      </w:pPr>
      <w:bookmarkStart w:id="11" w:name="_f25ry2aalahy" w:colFirst="0" w:colLast="0"/>
      <w:bookmarkEnd w:id="11"/>
      <w:r>
        <w:rPr>
          <w:b/>
          <w:color w:val="000000"/>
          <w:sz w:val="24"/>
          <w:szCs w:val="24"/>
        </w:rPr>
        <w:t>Overview</w:t>
      </w:r>
    </w:p>
    <w:p w:rsidR="006732B6" w:rsidRDefault="006732B6">
      <w:pPr>
        <w:rPr>
          <w:color w:val="0070C0"/>
        </w:rPr>
      </w:pPr>
    </w:p>
    <w:p w:rsidR="006732B6" w:rsidRDefault="004B3BE8">
      <w:r>
        <w:t xml:space="preserve">Of patients that are prescribed opioid medication, approximately 21-29% misuse the drug and 8-12% develop an opioid use disorder (NIH). The government has put forth initiatives to combat </w:t>
      </w:r>
      <w:r>
        <w:lastRenderedPageBreak/>
        <w:t>addiction related disorders, but in 2018, an average of 128 people di</w:t>
      </w:r>
      <w:r>
        <w:t xml:space="preserve">ed each day from overdosing on opioids in (NIH). The opioid epidemic started with over prescription of opioid medication, and the increased opioid usage and death was furthered by the production of heroin and synthetic opioid drugs. This activity explores </w:t>
      </w:r>
      <w:r>
        <w:t>the effect of opioids on neurons in the brain. Specifically, it focuses on how neuron communication in the brain reward center changes in response to opioids. Opioids, such as oxycodone or morphine, can become a drug of abuse because they over stimulate re</w:t>
      </w:r>
      <w:r>
        <w:t xml:space="preserve">ward centers in the brain and can lead to addition. Through the exploration of a dataset exploring the effect of opioids on neurons of the ventral tegmental area (VTA), one the main regions in the brain’s reward pathway, students will analyze data showing </w:t>
      </w:r>
      <w:r>
        <w:t xml:space="preserve">that opioids indirectly increase the activity of dopamine neurons through the mu opioid receptor. To explore these concepts, students will use t-tests and ANOVA analyses to compare electrophysiological data from neurons exposed to opioid receptor agonists </w:t>
      </w:r>
      <w:r>
        <w:t>and antagonists.</w:t>
      </w:r>
    </w:p>
    <w:p w:rsidR="006732B6" w:rsidRDefault="006732B6"/>
    <w:p w:rsidR="006732B6" w:rsidRDefault="004B3BE8">
      <w:pPr>
        <w:pStyle w:val="Subtitle"/>
        <w:spacing w:after="0"/>
        <w:rPr>
          <w:b/>
          <w:color w:val="000000"/>
          <w:sz w:val="24"/>
          <w:szCs w:val="24"/>
        </w:rPr>
      </w:pPr>
      <w:bookmarkStart w:id="12" w:name="_svz8bnp9bhg" w:colFirst="0" w:colLast="0"/>
      <w:bookmarkEnd w:id="12"/>
      <w:r>
        <w:rPr>
          <w:b/>
          <w:color w:val="000000"/>
          <w:sz w:val="24"/>
          <w:szCs w:val="24"/>
        </w:rPr>
        <w:t>Key Concepts</w:t>
      </w:r>
    </w:p>
    <w:p w:rsidR="006732B6" w:rsidRDefault="004B3BE8">
      <w:pPr>
        <w:numPr>
          <w:ilvl w:val="0"/>
          <w:numId w:val="9"/>
        </w:numPr>
        <w:spacing w:line="264" w:lineRule="auto"/>
      </w:pPr>
      <w:r>
        <w:t>Neurons can be inhibited or excited by presynaptic connections</w:t>
      </w:r>
    </w:p>
    <w:p w:rsidR="006732B6" w:rsidRDefault="004B3BE8">
      <w:pPr>
        <w:numPr>
          <w:ilvl w:val="0"/>
          <w:numId w:val="9"/>
        </w:numPr>
        <w:spacing w:line="264" w:lineRule="auto"/>
      </w:pPr>
      <w:r>
        <w:t xml:space="preserve">Dopamine producing neurons in the VTA project to the nucleus </w:t>
      </w:r>
      <w:proofErr w:type="spellStart"/>
      <w:r>
        <w:t>accumbens</w:t>
      </w:r>
      <w:proofErr w:type="spellEnd"/>
      <w:r>
        <w:t xml:space="preserve"> as part of the brain’s reward pathway</w:t>
      </w:r>
    </w:p>
    <w:p w:rsidR="006732B6" w:rsidRDefault="004B3BE8">
      <w:pPr>
        <w:numPr>
          <w:ilvl w:val="0"/>
          <w:numId w:val="9"/>
        </w:numPr>
        <w:spacing w:line="264" w:lineRule="auto"/>
      </w:pPr>
      <w:r>
        <w:t>Opioids act on mu-opioid receptors to disinhibit inhi</w:t>
      </w:r>
      <w:r>
        <w:t>bitory neurons</w:t>
      </w:r>
    </w:p>
    <w:p w:rsidR="006732B6" w:rsidRDefault="004B3BE8">
      <w:pPr>
        <w:numPr>
          <w:ilvl w:val="0"/>
          <w:numId w:val="9"/>
        </w:numPr>
        <w:spacing w:line="264" w:lineRule="auto"/>
      </w:pPr>
      <w:r>
        <w:t xml:space="preserve">Opioids impact the brain’s reward pathway by allowing more DA release in the nucleus </w:t>
      </w:r>
      <w:proofErr w:type="spellStart"/>
      <w:r>
        <w:t>accumbens</w:t>
      </w:r>
      <w:proofErr w:type="spellEnd"/>
    </w:p>
    <w:p w:rsidR="006732B6" w:rsidRDefault="004B3BE8">
      <w:pPr>
        <w:numPr>
          <w:ilvl w:val="0"/>
          <w:numId w:val="9"/>
        </w:numPr>
        <w:spacing w:line="264" w:lineRule="auto"/>
      </w:pPr>
      <w:r>
        <w:t>Naloxone is an antagonist for mu-opioid receptor that is used to reverse opioid overdose by interfering (antagonizing) opioids from activating the</w:t>
      </w:r>
      <w:r>
        <w:t xml:space="preserve"> mu-opioid receptors</w:t>
      </w:r>
    </w:p>
    <w:p w:rsidR="006732B6" w:rsidRDefault="006732B6">
      <w:pPr>
        <w:spacing w:line="264" w:lineRule="auto"/>
        <w:ind w:left="720"/>
        <w:rPr>
          <w:color w:val="0070C0"/>
        </w:rPr>
      </w:pPr>
    </w:p>
    <w:p w:rsidR="006732B6" w:rsidRDefault="006732B6"/>
    <w:p w:rsidR="006732B6" w:rsidRDefault="004B3BE8">
      <w:pPr>
        <w:pStyle w:val="Subtitle"/>
        <w:spacing w:after="0"/>
        <w:rPr>
          <w:b/>
          <w:color w:val="000000"/>
          <w:sz w:val="24"/>
          <w:szCs w:val="24"/>
        </w:rPr>
      </w:pPr>
      <w:bookmarkStart w:id="13" w:name="_nh0f1qs5inia" w:colFirst="0" w:colLast="0"/>
      <w:bookmarkEnd w:id="13"/>
      <w:r>
        <w:rPr>
          <w:b/>
          <w:color w:val="000000"/>
          <w:sz w:val="24"/>
          <w:szCs w:val="24"/>
        </w:rPr>
        <w:t>Student Learning Targets</w:t>
      </w:r>
    </w:p>
    <w:p w:rsidR="006732B6" w:rsidRDefault="006732B6">
      <w:pPr>
        <w:spacing w:line="264" w:lineRule="auto"/>
        <w:ind w:left="720"/>
        <w:rPr>
          <w:color w:val="0070C0"/>
        </w:rPr>
      </w:pPr>
    </w:p>
    <w:p w:rsidR="006732B6" w:rsidRPr="00031894" w:rsidRDefault="004B3BE8">
      <w:pPr>
        <w:numPr>
          <w:ilvl w:val="0"/>
          <w:numId w:val="2"/>
        </w:numPr>
        <w:spacing w:line="264" w:lineRule="auto"/>
      </w:pPr>
      <w:r w:rsidRPr="00031894">
        <w:t>Students will describe how changes in neuronal activity</w:t>
      </w:r>
      <w:r w:rsidRPr="00031894">
        <w:t xml:space="preserve"> contribute to communication within the reward pathway in rat models.</w:t>
      </w:r>
    </w:p>
    <w:p w:rsidR="006732B6" w:rsidRPr="00031894" w:rsidRDefault="004B3BE8">
      <w:pPr>
        <w:numPr>
          <w:ilvl w:val="0"/>
          <w:numId w:val="2"/>
        </w:numPr>
        <w:spacing w:line="264" w:lineRule="auto"/>
      </w:pPr>
      <w:r w:rsidRPr="00031894">
        <w:t>Students should generate graphical representations and use statistical measures to support the hypothesis that opioids lead to increased activity of dopamine neurons in the VTA.</w:t>
      </w:r>
    </w:p>
    <w:p w:rsidR="006732B6" w:rsidRPr="00031894" w:rsidRDefault="006732B6">
      <w:pPr>
        <w:spacing w:line="264" w:lineRule="auto"/>
      </w:pPr>
    </w:p>
    <w:p w:rsidR="006732B6" w:rsidRDefault="006732B6"/>
    <w:p w:rsidR="006732B6" w:rsidRDefault="004B3BE8">
      <w:pPr>
        <w:pStyle w:val="Subtitle"/>
        <w:spacing w:after="0"/>
        <w:rPr>
          <w:b/>
          <w:color w:val="000000"/>
          <w:sz w:val="24"/>
          <w:szCs w:val="24"/>
        </w:rPr>
      </w:pPr>
      <w:bookmarkStart w:id="14" w:name="_1i4nxrgk0bxd" w:colFirst="0" w:colLast="0"/>
      <w:bookmarkEnd w:id="14"/>
      <w:r>
        <w:rPr>
          <w:b/>
          <w:color w:val="000000"/>
          <w:sz w:val="24"/>
          <w:szCs w:val="24"/>
        </w:rPr>
        <w:t>Pri</w:t>
      </w:r>
      <w:r>
        <w:rPr>
          <w:b/>
          <w:color w:val="000000"/>
          <w:sz w:val="24"/>
          <w:szCs w:val="24"/>
        </w:rPr>
        <w:t>or Knowledge</w:t>
      </w:r>
    </w:p>
    <w:p w:rsidR="006732B6" w:rsidRDefault="004B3BE8">
      <w:pPr>
        <w:spacing w:line="264" w:lineRule="auto"/>
        <w:ind w:left="360"/>
      </w:pPr>
      <w:r>
        <w:t>Students should:</w:t>
      </w:r>
    </w:p>
    <w:p w:rsidR="006732B6" w:rsidRDefault="004B3BE8">
      <w:pPr>
        <w:numPr>
          <w:ilvl w:val="0"/>
          <w:numId w:val="5"/>
        </w:numPr>
        <w:spacing w:line="264" w:lineRule="auto"/>
      </w:pPr>
      <w:r>
        <w:t>Understand how neurons communicate through electrical signaling, and fire action potentials</w:t>
      </w:r>
    </w:p>
    <w:p w:rsidR="006732B6" w:rsidRDefault="004B3BE8">
      <w:pPr>
        <w:numPr>
          <w:ilvl w:val="0"/>
          <w:numId w:val="5"/>
        </w:numPr>
        <w:spacing w:line="264" w:lineRule="auto"/>
      </w:pPr>
      <w:r>
        <w:t>Understand that different neurotransmitters can either lead to neurons being excited or inhibited</w:t>
      </w:r>
    </w:p>
    <w:p w:rsidR="006732B6" w:rsidRDefault="004B3BE8">
      <w:pPr>
        <w:numPr>
          <w:ilvl w:val="0"/>
          <w:numId w:val="5"/>
        </w:numPr>
        <w:spacing w:line="264" w:lineRule="auto"/>
      </w:pPr>
      <w:r>
        <w:t>Ligands bind membrane receptors, and can lead to changes inside a cell</w:t>
      </w:r>
    </w:p>
    <w:p w:rsidR="006732B6" w:rsidRDefault="004B3BE8">
      <w:pPr>
        <w:numPr>
          <w:ilvl w:val="0"/>
          <w:numId w:val="5"/>
        </w:numPr>
        <w:spacing w:line="264" w:lineRule="auto"/>
      </w:pPr>
      <w:r>
        <w:t>Principles of synaptic transmission and communication between neurons</w:t>
      </w:r>
    </w:p>
    <w:p w:rsidR="006732B6" w:rsidRDefault="006732B6">
      <w:pPr>
        <w:spacing w:line="264" w:lineRule="auto"/>
        <w:ind w:left="720"/>
      </w:pPr>
    </w:p>
    <w:p w:rsidR="006732B6" w:rsidRDefault="006732B6"/>
    <w:p w:rsidR="00031894" w:rsidRDefault="00031894"/>
    <w:p w:rsidR="00031894" w:rsidRDefault="00031894"/>
    <w:p w:rsidR="006732B6" w:rsidRDefault="004B3BE8">
      <w:pPr>
        <w:pStyle w:val="Subtitle"/>
        <w:spacing w:after="0"/>
        <w:rPr>
          <w:b/>
          <w:color w:val="000000"/>
          <w:sz w:val="24"/>
          <w:szCs w:val="24"/>
        </w:rPr>
      </w:pPr>
      <w:bookmarkStart w:id="15" w:name="_ry8tf5dtnsga" w:colFirst="0" w:colLast="0"/>
      <w:bookmarkEnd w:id="15"/>
      <w:r>
        <w:rPr>
          <w:b/>
          <w:color w:val="000000"/>
          <w:sz w:val="24"/>
          <w:szCs w:val="24"/>
        </w:rPr>
        <w:lastRenderedPageBreak/>
        <w:t>Background</w:t>
      </w:r>
    </w:p>
    <w:p w:rsidR="006732B6" w:rsidRDefault="006732B6"/>
    <w:p w:rsidR="006732B6" w:rsidRDefault="004B3BE8">
      <w:pPr>
        <w:spacing w:line="240" w:lineRule="auto"/>
        <w:rPr>
          <w:highlight w:val="yellow"/>
        </w:rPr>
      </w:pPr>
      <w:r>
        <w:t>Usi</w:t>
      </w:r>
      <w:r>
        <w:t xml:space="preserve">ng this dataset (opioid </w:t>
      </w:r>
      <w:proofErr w:type="spellStart"/>
      <w:r>
        <w:t>crisis_exploring</w:t>
      </w:r>
      <w:proofErr w:type="spellEnd"/>
      <w:r>
        <w:t xml:space="preserve"> neurophysiology.csv), students can explore how opioids affect neurons in the brain, and how opioids impact the brain’s “reward pathway.” Opioids can be classified into four categories: endogenous opioids (e.g. endor</w:t>
      </w:r>
      <w:r>
        <w:t>phins, which are produced by the body), opium alkaloids (e.g. morphine, which are naturally produced), semisynthetic opioids (e.g. oxycodone) and synthetic (e.g. fentanyl). Opioids are important analgesics that reduce pain signals; however, many opioids ca</w:t>
      </w:r>
      <w:r>
        <w:t>n cross the blood brain barrier to also act on the brain. Excessive use of opioids can act specifically on the brain’s mesolimbic region, also known as the reward pathway, and lead to the dependency on opioids. This can then lead to opioid use disorders, a</w:t>
      </w:r>
      <w:r>
        <w:t xml:space="preserve">nd even death due to overdose (see figure below). </w:t>
      </w:r>
    </w:p>
    <w:p w:rsidR="006732B6" w:rsidRDefault="00031894">
      <w:pPr>
        <w:spacing w:line="240" w:lineRule="auto"/>
      </w:pPr>
      <w:r>
        <w:rPr>
          <w:noProof/>
        </w:rPr>
        <mc:AlternateContent>
          <mc:Choice Requires="wps">
            <w:drawing>
              <wp:anchor distT="0" distB="0" distL="114300" distR="114300" simplePos="0" relativeHeight="251663360" behindDoc="0" locked="0" layoutInCell="1" allowOverlap="1" wp14:anchorId="2323633D" wp14:editId="1FA2EAF6">
                <wp:simplePos x="0" y="0"/>
                <wp:positionH relativeFrom="column">
                  <wp:posOffset>4084955</wp:posOffset>
                </wp:positionH>
                <wp:positionV relativeFrom="paragraph">
                  <wp:posOffset>123825</wp:posOffset>
                </wp:positionV>
                <wp:extent cx="1727200" cy="1536065"/>
                <wp:effectExtent l="38100" t="25400" r="50800" b="76835"/>
                <wp:wrapNone/>
                <wp:docPr id="23" name="Rounded Rectangle 23"/>
                <wp:cNvGraphicFramePr/>
                <a:graphic xmlns:a="http://schemas.openxmlformats.org/drawingml/2006/main">
                  <a:graphicData uri="http://schemas.microsoft.com/office/word/2010/wordprocessingShape">
                    <wps:wsp>
                      <wps:cNvSpPr/>
                      <wps:spPr>
                        <a:xfrm>
                          <a:off x="0" y="0"/>
                          <a:ext cx="1727200" cy="1536065"/>
                        </a:xfrm>
                        <a:prstGeom prst="roundRect">
                          <a:avLst/>
                        </a:prstGeom>
                      </wps:spPr>
                      <wps:style>
                        <a:lnRef idx="1">
                          <a:schemeClr val="accent6"/>
                        </a:lnRef>
                        <a:fillRef idx="2">
                          <a:schemeClr val="accent6"/>
                        </a:fillRef>
                        <a:effectRef idx="1">
                          <a:schemeClr val="accent6"/>
                        </a:effectRef>
                        <a:fontRef idx="minor">
                          <a:schemeClr val="dk1"/>
                        </a:fontRef>
                      </wps:style>
                      <wps:txbx>
                        <w:txbxContent>
                          <w:p w:rsidR="00031894" w:rsidRPr="00031894" w:rsidRDefault="00031894" w:rsidP="00031894">
                            <w:pPr>
                              <w:jc w:val="center"/>
                              <w:rPr>
                                <w:b/>
                                <w:bCs/>
                                <w:sz w:val="32"/>
                                <w:szCs w:val="32"/>
                                <w:lang w:val="en-US"/>
                              </w:rPr>
                            </w:pPr>
                            <w:r>
                              <w:rPr>
                                <w:b/>
                                <w:bCs/>
                                <w:sz w:val="32"/>
                                <w:szCs w:val="32"/>
                                <w:lang w:val="en-US"/>
                              </w:rPr>
                              <w:t>15,469</w:t>
                            </w:r>
                          </w:p>
                          <w:p w:rsidR="00031894" w:rsidRPr="00031894" w:rsidRDefault="00031894" w:rsidP="00031894">
                            <w:pPr>
                              <w:jc w:val="center"/>
                              <w:rPr>
                                <w:lang w:val="en-US"/>
                              </w:rPr>
                            </w:pPr>
                            <w:r>
                              <w:rPr>
                                <w:lang w:val="en-US"/>
                              </w:rPr>
                              <w:t xml:space="preserve">Deaths due to </w:t>
                            </w:r>
                            <w:r>
                              <w:rPr>
                                <w:lang w:val="en-US"/>
                              </w:rPr>
                              <w:t>Hero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323633D" id="Rounded Rectangle 23" o:spid="_x0000_s1026" style="position:absolute;margin-left:321.65pt;margin-top:9.75pt;width:136pt;height:120.95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" fillcolor="#ff7c59 [1625]" strokecolor="#a82300 [3049]">
                <v:fill color2="#ffd7cd [505]" rotate="t" angle="180" colors="0 #fe9f9a;22938f #fdbcb9;1 #ffe5e3" focus="100%" type="gradient"/>
                <v:shadow on="t" color="black" opacity="24903f" origin=",.5" offset="0,.55556mm"/>
                <v:textbox>
                  <w:txbxContent>
                    <w:p w:rsidR="00031894" w:rsidRPr="00031894" w:rsidRDefault="00031894" w:rsidP="00031894">
                      <w:pPr>
                        <w:jc w:val="center"/>
                        <w:rPr>
                          <w:b/>
                          <w:bCs/>
                          <w:sz w:val="32"/>
                          <w:szCs w:val="32"/>
                          <w:lang w:val="en-US"/>
                        </w:rPr>
                      </w:pPr>
                      <w:r>
                        <w:rPr>
                          <w:b/>
                          <w:bCs/>
                          <w:sz w:val="32"/>
                          <w:szCs w:val="32"/>
                          <w:lang w:val="en-US"/>
                        </w:rPr>
                        <w:t>15,469</w:t>
                      </w:r>
                    </w:p>
                    <w:p w:rsidR="00031894" w:rsidRPr="00031894" w:rsidRDefault="00031894" w:rsidP="00031894">
                      <w:pPr>
                        <w:jc w:val="center"/>
                        <w:rPr>
                          <w:lang w:val="en-US"/>
                        </w:rPr>
                      </w:pPr>
                      <w:r>
                        <w:rPr>
                          <w:lang w:val="en-US"/>
                        </w:rPr>
                        <w:t xml:space="preserve">Deaths due to </w:t>
                      </w:r>
                      <w:r>
                        <w:rPr>
                          <w:lang w:val="en-US"/>
                        </w:rPr>
                        <w:t>Heroin</w:t>
                      </w:r>
                    </w:p>
                  </w:txbxContent>
                </v:textbox>
              </v:roundrect>
            </w:pict>
          </mc:Fallback>
        </mc:AlternateContent>
      </w:r>
      <w:r>
        <w:rPr>
          <w:noProof/>
        </w:rPr>
        <mc:AlternateContent>
          <mc:Choice Requires="wps">
            <w:drawing>
              <wp:anchor distT="0" distB="0" distL="114300" distR="114300" simplePos="0" relativeHeight="251661312" behindDoc="0" locked="0" layoutInCell="1" allowOverlap="1" wp14:anchorId="445B2215" wp14:editId="77374A08">
                <wp:simplePos x="0" y="0"/>
                <wp:positionH relativeFrom="column">
                  <wp:posOffset>2052320</wp:posOffset>
                </wp:positionH>
                <wp:positionV relativeFrom="paragraph">
                  <wp:posOffset>121285</wp:posOffset>
                </wp:positionV>
                <wp:extent cx="1727200" cy="1536065"/>
                <wp:effectExtent l="38100" t="25400" r="50800" b="76835"/>
                <wp:wrapNone/>
                <wp:docPr id="22" name="Rounded Rectangle 22"/>
                <wp:cNvGraphicFramePr/>
                <a:graphic xmlns:a="http://schemas.openxmlformats.org/drawingml/2006/main">
                  <a:graphicData uri="http://schemas.microsoft.com/office/word/2010/wordprocessingShape">
                    <wps:wsp>
                      <wps:cNvSpPr/>
                      <wps:spPr>
                        <a:xfrm>
                          <a:off x="0" y="0"/>
                          <a:ext cx="1727200" cy="1536065"/>
                        </a:xfrm>
                        <a:prstGeom prst="roundRect">
                          <a:avLst/>
                        </a:prstGeom>
                        <a:solidFill>
                          <a:schemeClr val="accent4">
                            <a:lumMod val="60000"/>
                            <a:lumOff val="40000"/>
                          </a:schemeClr>
                        </a:solidFill>
                      </wps:spPr>
                      <wps:style>
                        <a:lnRef idx="1">
                          <a:schemeClr val="accent6"/>
                        </a:lnRef>
                        <a:fillRef idx="2">
                          <a:schemeClr val="accent6"/>
                        </a:fillRef>
                        <a:effectRef idx="1">
                          <a:schemeClr val="accent6"/>
                        </a:effectRef>
                        <a:fontRef idx="minor">
                          <a:schemeClr val="dk1"/>
                        </a:fontRef>
                      </wps:style>
                      <wps:txbx>
                        <w:txbxContent>
                          <w:p w:rsidR="00031894" w:rsidRPr="00031894" w:rsidRDefault="00031894" w:rsidP="00031894">
                            <w:pPr>
                              <w:jc w:val="center"/>
                              <w:rPr>
                                <w:b/>
                                <w:bCs/>
                                <w:sz w:val="32"/>
                                <w:szCs w:val="32"/>
                                <w:lang w:val="en-US"/>
                              </w:rPr>
                            </w:pPr>
                            <w:r>
                              <w:rPr>
                                <w:b/>
                                <w:bCs/>
                                <w:sz w:val="32"/>
                                <w:szCs w:val="32"/>
                                <w:lang w:val="en-US"/>
                              </w:rPr>
                              <w:t>17,087</w:t>
                            </w:r>
                          </w:p>
                          <w:p w:rsidR="00031894" w:rsidRPr="00031894" w:rsidRDefault="00031894" w:rsidP="00031894">
                            <w:pPr>
                              <w:jc w:val="center"/>
                              <w:rPr>
                                <w:lang w:val="en-US"/>
                              </w:rPr>
                            </w:pPr>
                            <w:r>
                              <w:rPr>
                                <w:lang w:val="en-US"/>
                              </w:rPr>
                              <w:t xml:space="preserve">Deaths due to </w:t>
                            </w:r>
                            <w:r>
                              <w:rPr>
                                <w:lang w:val="en-US"/>
                              </w:rPr>
                              <w:t>Prescription</w:t>
                            </w:r>
                            <w:r>
                              <w:rPr>
                                <w:lang w:val="en-US"/>
                              </w:rPr>
                              <w:t xml:space="preserve"> Opioi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45B2215" id="Rounded Rectangle 22" o:spid="_x0000_s1027" style="position:absolute;margin-left:161.6pt;margin-top:9.55pt;width:136pt;height:120.95pt;z-index:251661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" fillcolor="#ffb47d [1943]" strokecolor="#a82300 [3049]">
                <v:shadow on="t" color="black" opacity="24903f" origin=",.5" offset="0,.55556mm"/>
                <v:textbox>
                  <w:txbxContent>
                    <w:p w:rsidR="00031894" w:rsidRPr="00031894" w:rsidRDefault="00031894" w:rsidP="00031894">
                      <w:pPr>
                        <w:jc w:val="center"/>
                        <w:rPr>
                          <w:b/>
                          <w:bCs/>
                          <w:sz w:val="32"/>
                          <w:szCs w:val="32"/>
                          <w:lang w:val="en-US"/>
                        </w:rPr>
                      </w:pPr>
                      <w:r>
                        <w:rPr>
                          <w:b/>
                          <w:bCs/>
                          <w:sz w:val="32"/>
                          <w:szCs w:val="32"/>
                          <w:lang w:val="en-US"/>
                        </w:rPr>
                        <w:t>17,087</w:t>
                      </w:r>
                    </w:p>
                    <w:p w:rsidR="00031894" w:rsidRPr="00031894" w:rsidRDefault="00031894" w:rsidP="00031894">
                      <w:pPr>
                        <w:jc w:val="center"/>
                        <w:rPr>
                          <w:lang w:val="en-US"/>
                        </w:rPr>
                      </w:pPr>
                      <w:r>
                        <w:rPr>
                          <w:lang w:val="en-US"/>
                        </w:rPr>
                        <w:t xml:space="preserve">Deaths due to </w:t>
                      </w:r>
                      <w:r>
                        <w:rPr>
                          <w:lang w:val="en-US"/>
                        </w:rPr>
                        <w:t>Prescription</w:t>
                      </w:r>
                      <w:r>
                        <w:rPr>
                          <w:lang w:val="en-US"/>
                        </w:rPr>
                        <w:t xml:space="preserve"> Opioids</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24765</wp:posOffset>
                </wp:positionH>
                <wp:positionV relativeFrom="paragraph">
                  <wp:posOffset>120650</wp:posOffset>
                </wp:positionV>
                <wp:extent cx="1727200" cy="1536192"/>
                <wp:effectExtent l="38100" t="25400" r="50800" b="76835"/>
                <wp:wrapNone/>
                <wp:docPr id="20" name="Rounded Rectangle 20"/>
                <wp:cNvGraphicFramePr/>
                <a:graphic xmlns:a="http://schemas.openxmlformats.org/drawingml/2006/main">
                  <a:graphicData uri="http://schemas.microsoft.com/office/word/2010/wordprocessingShape">
                    <wps:wsp>
                      <wps:cNvSpPr/>
                      <wps:spPr>
                        <a:xfrm>
                          <a:off x="0" y="0"/>
                          <a:ext cx="1727200" cy="1536192"/>
                        </a:xfrm>
                        <a:prstGeom prst="roundRect">
                          <a:avLst/>
                        </a:prstGeom>
                        <a:solidFill>
                          <a:schemeClr val="accent1">
                            <a:lumMod val="50000"/>
                          </a:schemeClr>
                        </a:solidFill>
                      </wps:spPr>
                      <wps:style>
                        <a:lnRef idx="1">
                          <a:schemeClr val="accent1"/>
                        </a:lnRef>
                        <a:fillRef idx="3">
                          <a:schemeClr val="accent1"/>
                        </a:fillRef>
                        <a:effectRef idx="2">
                          <a:schemeClr val="accent1"/>
                        </a:effectRef>
                        <a:fontRef idx="minor">
                          <a:schemeClr val="lt1"/>
                        </a:fontRef>
                      </wps:style>
                      <wps:txbx>
                        <w:txbxContent>
                          <w:p w:rsidR="00031894" w:rsidRPr="00031894" w:rsidRDefault="00031894" w:rsidP="00031894">
                            <w:pPr>
                              <w:jc w:val="center"/>
                              <w:rPr>
                                <w:b/>
                                <w:bCs/>
                                <w:sz w:val="32"/>
                                <w:szCs w:val="32"/>
                                <w:lang w:val="en-US"/>
                              </w:rPr>
                            </w:pPr>
                            <w:r w:rsidRPr="00031894">
                              <w:rPr>
                                <w:b/>
                                <w:bCs/>
                                <w:sz w:val="32"/>
                                <w:szCs w:val="32"/>
                                <w:lang w:val="en-US"/>
                              </w:rPr>
                              <w:t>19,413</w:t>
                            </w:r>
                          </w:p>
                          <w:p w:rsidR="00031894" w:rsidRPr="00031894" w:rsidRDefault="00031894" w:rsidP="00031894">
                            <w:pPr>
                              <w:jc w:val="center"/>
                              <w:rPr>
                                <w:lang w:val="en-US"/>
                              </w:rPr>
                            </w:pPr>
                            <w:r>
                              <w:rPr>
                                <w:lang w:val="en-US"/>
                              </w:rPr>
                              <w:t>Deaths due to Synthetic Opioi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20" o:spid="_x0000_s1028" style="position:absolute;margin-left:1.95pt;margin-top:9.5pt;width:136pt;height:120.9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" fillcolor="#77230c [1604]" strokecolor="#e44317 [3044]">
                <v:shadow on="t" color="black" opacity="22937f" origin=",.5" offset="0,.63889mm"/>
                <v:textbox>
                  <w:txbxContent>
                    <w:p w:rsidR="00031894" w:rsidRPr="00031894" w:rsidRDefault="00031894" w:rsidP="00031894">
                      <w:pPr>
                        <w:jc w:val="center"/>
                        <w:rPr>
                          <w:b/>
                          <w:bCs/>
                          <w:sz w:val="32"/>
                          <w:szCs w:val="32"/>
                          <w:lang w:val="en-US"/>
                        </w:rPr>
                      </w:pPr>
                      <w:r w:rsidRPr="00031894">
                        <w:rPr>
                          <w:b/>
                          <w:bCs/>
                          <w:sz w:val="32"/>
                          <w:szCs w:val="32"/>
                          <w:lang w:val="en-US"/>
                        </w:rPr>
                        <w:t>19,413</w:t>
                      </w:r>
                    </w:p>
                    <w:p w:rsidR="00031894" w:rsidRPr="00031894" w:rsidRDefault="00031894" w:rsidP="00031894">
                      <w:pPr>
                        <w:jc w:val="center"/>
                        <w:rPr>
                          <w:lang w:val="en-US"/>
                        </w:rPr>
                      </w:pPr>
                      <w:r>
                        <w:rPr>
                          <w:lang w:val="en-US"/>
                        </w:rPr>
                        <w:t>Deaths due to Synthetic Opioids</w:t>
                      </w:r>
                    </w:p>
                  </w:txbxContent>
                </v:textbox>
              </v:roundrect>
            </w:pict>
          </mc:Fallback>
        </mc:AlternateContent>
      </w:r>
    </w:p>
    <w:p w:rsidR="00031894" w:rsidRDefault="00031894">
      <w:pPr>
        <w:spacing w:line="240" w:lineRule="auto"/>
      </w:pPr>
    </w:p>
    <w:p w:rsidR="00031894" w:rsidRDefault="00031894">
      <w:pPr>
        <w:spacing w:line="240" w:lineRule="auto"/>
      </w:pPr>
    </w:p>
    <w:p w:rsidR="00031894" w:rsidRDefault="00031894">
      <w:pPr>
        <w:spacing w:line="240" w:lineRule="auto"/>
      </w:pPr>
    </w:p>
    <w:p w:rsidR="00031894" w:rsidRDefault="00031894">
      <w:pPr>
        <w:spacing w:line="240" w:lineRule="auto"/>
      </w:pPr>
    </w:p>
    <w:p w:rsidR="00031894" w:rsidRDefault="00031894">
      <w:pPr>
        <w:spacing w:line="240" w:lineRule="auto"/>
      </w:pPr>
    </w:p>
    <w:p w:rsidR="00031894" w:rsidRDefault="00031894">
      <w:pPr>
        <w:spacing w:line="240" w:lineRule="auto"/>
      </w:pPr>
    </w:p>
    <w:p w:rsidR="00031894" w:rsidRDefault="00031894">
      <w:pPr>
        <w:spacing w:line="240" w:lineRule="auto"/>
      </w:pPr>
    </w:p>
    <w:p w:rsidR="00031894" w:rsidRDefault="00031894">
      <w:pPr>
        <w:spacing w:line="240" w:lineRule="auto"/>
      </w:pPr>
    </w:p>
    <w:p w:rsidR="00031894" w:rsidRDefault="00031894">
      <w:pPr>
        <w:spacing w:line="240" w:lineRule="auto"/>
      </w:pPr>
    </w:p>
    <w:p w:rsidR="006732B6" w:rsidRDefault="006732B6">
      <w:pPr>
        <w:spacing w:line="240" w:lineRule="auto"/>
        <w:jc w:val="center"/>
      </w:pPr>
    </w:p>
    <w:p w:rsidR="006732B6" w:rsidRDefault="00031894">
      <w:pPr>
        <w:spacing w:line="240" w:lineRule="auto"/>
        <w:jc w:val="center"/>
        <w:rPr>
          <w:b/>
        </w:rPr>
      </w:pPr>
      <w:r>
        <w:rPr>
          <w:b/>
        </w:rPr>
        <w:t>In 2016, there were 42,249 deaths due to 0</w:t>
      </w:r>
      <w:r w:rsidR="004B3BE8">
        <w:rPr>
          <w:b/>
        </w:rPr>
        <w:t xml:space="preserve">pioid related overdose </w:t>
      </w:r>
      <w:r w:rsidR="004B3BE8">
        <w:rPr>
          <w:b/>
        </w:rPr>
        <w:t>(</w:t>
      </w:r>
      <w:r>
        <w:rPr>
          <w:b/>
        </w:rPr>
        <w:t>numbers</w:t>
      </w:r>
      <w:r w:rsidR="004B3BE8">
        <w:rPr>
          <w:b/>
        </w:rPr>
        <w:t xml:space="preserve"> from the National Institute of Drug Abuse)</w:t>
      </w:r>
    </w:p>
    <w:p w:rsidR="006732B6" w:rsidRDefault="006732B6">
      <w:pPr>
        <w:spacing w:line="240" w:lineRule="auto"/>
        <w:jc w:val="center"/>
      </w:pPr>
    </w:p>
    <w:p w:rsidR="006732B6" w:rsidRDefault="004B3BE8">
      <w:pPr>
        <w:spacing w:line="240" w:lineRule="auto"/>
      </w:pPr>
      <w:r>
        <w:t xml:space="preserve">Opioid overdose deaths have increased </w:t>
      </w:r>
      <w:proofErr w:type="gramStart"/>
      <w:r>
        <w:t>six fold</w:t>
      </w:r>
      <w:proofErr w:type="gramEnd"/>
      <w:r>
        <w:t xml:space="preserve"> since 1999 and make up approximately 70% of all overdose deaths (CDC). Furthermore, 80% of heroin users first misused opioid drugs. While outside the scope of this dataset, instructors may want to use facts on</w:t>
      </w:r>
      <w:r>
        <w:t xml:space="preserve"> the current Opioid Crisis to discuss with students. Sources include the NIH</w:t>
      </w:r>
      <w:r w:rsidR="00295BA8">
        <w:t xml:space="preserve"> </w:t>
      </w:r>
      <w:r w:rsidR="00295BA8">
        <w:fldChar w:fldCharType="begin"/>
      </w:r>
      <w:r w:rsidR="00295BA8">
        <w:instrText xml:space="preserve"> ADDIN EN.CITE &lt;EndNote&gt;&lt;Cite&gt;&lt;Author&gt;NIDA&lt;/Author&gt;&lt;RecNum&gt;373&lt;/RecNum&gt;&lt;DisplayText&gt;(NIDA)&lt;/DisplayText&gt;&lt;record&gt;&lt;rec-number&gt;373&lt;/rec-number&gt;&lt;foreign-keys&gt;&lt;key app="EN" db-id="0ezw0zfaos5exce52t9xweznve9w2ex9dvpt" timestamp="1597026441"&gt;373&lt;/key&gt;&lt;/foreign-keys&gt;&lt;ref-type name="Web Page"&gt;12&lt;/ref-type&gt;&lt;contributors&gt;&lt;authors&gt;&lt;author&gt;NIDA&lt;/author&gt;&lt;/authors&gt;&lt;/contributors&gt;&lt;titles&gt;&lt;title&gt;NIDA&lt;/title&gt;&lt;/titles&gt;&lt;dates&gt;&lt;/dates&gt;&lt;urls&gt;&lt;related-urls&gt;&lt;url&gt;https://www.drugabuse.gov/drug-topics/opioids/opioid-overdose-crisis&lt;/url&gt;&lt;/related-urls&gt;&lt;/urls&gt;&lt;/record&gt;&lt;/Cite&gt;&lt;/EndNote&gt;</w:instrText>
      </w:r>
      <w:r w:rsidR="00295BA8">
        <w:fldChar w:fldCharType="separate"/>
      </w:r>
      <w:r w:rsidR="00295BA8">
        <w:rPr>
          <w:noProof/>
        </w:rPr>
        <w:t>(NIDA)</w:t>
      </w:r>
      <w:r w:rsidR="00295BA8">
        <w:fldChar w:fldCharType="end"/>
      </w:r>
      <w:r>
        <w:t xml:space="preserve"> and the CDC</w:t>
      </w:r>
      <w:r w:rsidR="00295BA8">
        <w:t xml:space="preserve"> </w:t>
      </w:r>
      <w:r w:rsidR="00295BA8">
        <w:fldChar w:fldCharType="begin"/>
      </w:r>
      <w:r w:rsidR="00295BA8">
        <w:instrText xml:space="preserve"> ADDIN EN.CITE &lt;EndNote&gt;&lt;Cite&gt;&lt;Author&gt;CDC&lt;/Author&gt;&lt;RecNum&gt;374&lt;/RecNum&gt;&lt;DisplayText&gt;(CDC)&lt;/DisplayText&gt;&lt;record&gt;&lt;rec-number&gt;374&lt;/rec-number&gt;&lt;foreign-keys&gt;&lt;key app="EN" db-id="0ezw0zfaos5exce52t9xweznve9w2ex9dvpt" timestamp="1597026478"&gt;374&lt;/key&gt;&lt;/foreign-keys&gt;&lt;ref-type name="Web Page"&gt;12&lt;/ref-type&gt;&lt;contributors&gt;&lt;authors&gt;&lt;author&gt;CDC&lt;/author&gt;&lt;/authors&gt;&lt;/contributors&gt;&lt;titles&gt;&lt;title&gt;CDC&lt;/title&gt;&lt;/titles&gt;&lt;dates&gt;&lt;/dates&gt;&lt;urls&gt;&lt;related-urls&gt;&lt;url&gt;https://www.cdc.gov/drugoverdose/opioids/index.html&lt;/url&gt;&lt;/related-urls&gt;&lt;/urls&gt;&lt;/record&gt;&lt;/Cite&gt;&lt;/EndNote&gt;</w:instrText>
      </w:r>
      <w:r w:rsidR="00295BA8">
        <w:fldChar w:fldCharType="separate"/>
      </w:r>
      <w:r w:rsidR="00295BA8">
        <w:rPr>
          <w:noProof/>
        </w:rPr>
        <w:t>(CDC)</w:t>
      </w:r>
      <w:r w:rsidR="00295BA8">
        <w:fldChar w:fldCharType="end"/>
      </w:r>
      <w:r w:rsidR="00031894">
        <w:t>.</w:t>
      </w:r>
    </w:p>
    <w:p w:rsidR="006732B6" w:rsidRDefault="006732B6">
      <w:pPr>
        <w:spacing w:line="240" w:lineRule="auto"/>
      </w:pPr>
    </w:p>
    <w:p w:rsidR="006732B6" w:rsidRDefault="004B3BE8">
      <w:pPr>
        <w:spacing w:line="240" w:lineRule="auto"/>
      </w:pPr>
      <w:r w:rsidRPr="00295BA8">
        <w:t>The misuse of opioids overstimulates the brain’s reward pathway and can lead to drug dependency. Opioids can bind receptors on neurons; these</w:t>
      </w:r>
      <w:r w:rsidRPr="00295BA8">
        <w:t xml:space="preserve"> receptors belong to three main classes – </w:t>
      </w:r>
      <w:r w:rsidRPr="00295BA8">
        <w:t>𝛍</w:t>
      </w:r>
      <w:r w:rsidRPr="00295BA8">
        <w:t xml:space="preserve">-opioid (mu) receptors (MOR), </w:t>
      </w:r>
      <w:r w:rsidRPr="00295BA8">
        <w:t>𝛅</w:t>
      </w:r>
      <w:r w:rsidRPr="00295BA8">
        <w:t xml:space="preserve">-opioid (delta) receptors (DOR), and </w:t>
      </w:r>
      <w:r w:rsidRPr="00295BA8">
        <w:t>𝛋</w:t>
      </w:r>
      <w:r w:rsidRPr="00295BA8">
        <w:t xml:space="preserve">-opioid receptors (KOR) </w:t>
      </w:r>
      <w:r w:rsidR="00295BA8" w:rsidRPr="00295BA8">
        <w:fldChar w:fldCharType="begin">
          <w:fldData xml:space="preserve">PEVuZE5vdGU+PENpdGU+PEF1dGhvcj5GaWVsZHM8L0F1dGhvcj48WWVhcj4yMDE1PC9ZZWFyPjxS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</w:fldData>
        </w:fldChar>
      </w:r>
      <w:r w:rsidR="00295BA8" w:rsidRPr="00295BA8">
        <w:instrText xml:space="preserve"> ADDIN EN.CITE </w:instrText>
      </w:r>
      <w:r w:rsidR="00295BA8" w:rsidRPr="00295BA8">
        <w:fldChar w:fldCharType="begin">
          <w:fldData xml:space="preserve">PEVuZE5vdGU+PENpdGU+PEF1dGhvcj5GaWVsZHM8L0F1dGhvcj48WWVhcj4yMDE1PC9ZZWFyPjxS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</w:fldData>
        </w:fldChar>
      </w:r>
      <w:r w:rsidR="00295BA8" w:rsidRPr="00295BA8">
        <w:instrText xml:space="preserve"> ADDIN EN.CITE.DATA </w:instrText>
      </w:r>
      <w:r w:rsidR="00295BA8" w:rsidRPr="00295BA8">
        <w:fldChar w:fldCharType="end"/>
      </w:r>
      <w:r w:rsidR="00295BA8" w:rsidRPr="00295BA8">
        <w:fldChar w:fldCharType="separate"/>
      </w:r>
      <w:r w:rsidR="00295BA8" w:rsidRPr="00295BA8">
        <w:rPr>
          <w:noProof/>
        </w:rPr>
        <w:t>(Fields and Margolis 2015, Stein 2016)</w:t>
      </w:r>
      <w:r w:rsidR="00295BA8" w:rsidRPr="00295BA8">
        <w:fldChar w:fldCharType="end"/>
      </w:r>
      <w:r w:rsidRPr="00295BA8">
        <w:t>. Mu-opioid receptors are thought to be the main opioid receptor that mediates responses to opioids in the</w:t>
      </w:r>
      <w:r w:rsidRPr="00295BA8">
        <w:t xml:space="preserve"> reward pathway. In the brain, mu-opioid receptors are responsible for communicating our feelings of reward for food, pleasure, and goal-directed behavior among others </w:t>
      </w:r>
      <w:r w:rsidR="00295BA8">
        <w:fldChar w:fldCharType="begin">
          <w:fldData xml:space="preserve">PEVuZE5vdGU+PENpdGU+PEF1dGhvcj5GaWVsZHM8L0F1dGhvcj48WWVhcj4yMDE1PC9ZZWFyPjxS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</w:fldData>
        </w:fldChar>
      </w:r>
      <w:r w:rsidR="00295BA8">
        <w:instrText xml:space="preserve"> ADDIN EN.CITE </w:instrText>
      </w:r>
      <w:r w:rsidR="00295BA8">
        <w:fldChar w:fldCharType="begin">
          <w:fldData xml:space="preserve">PEVuZE5vdGU+PENpdGU+PEF1dGhvcj5GaWVsZHM8L0F1dGhvcj48WWVhcj4yMDE1PC9ZZWFyPjxS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</w:fldData>
        </w:fldChar>
      </w:r>
      <w:r w:rsidR="00295BA8">
        <w:instrText xml:space="preserve"> ADDIN EN.CITE.DATA </w:instrText>
      </w:r>
      <w:r w:rsidR="00295BA8">
        <w:fldChar w:fldCharType="end"/>
      </w:r>
      <w:r w:rsidR="00295BA8">
        <w:fldChar w:fldCharType="separate"/>
      </w:r>
      <w:r w:rsidR="00295BA8">
        <w:rPr>
          <w:noProof/>
        </w:rPr>
        <w:t>(Fields and Margolis 2015, Wang 2019)</w:t>
      </w:r>
      <w:r w:rsidR="00295BA8">
        <w:fldChar w:fldCharType="end"/>
      </w:r>
      <w:r w:rsidRPr="00295BA8">
        <w:t>. Specifically, Mu-opioid receptors are found on neurons of the ventral tegme</w:t>
      </w:r>
      <w:r w:rsidRPr="00295BA8">
        <w:t>ntal area (VTA). They can be found on dopaminergic neurons (neurons that make and secrete the neurotransmitter dopamine); or, they can be found on GABAergic neurons (neurons that make and secrete the neurotransmitter GABA). Dopaminergic neurons send dopami</w:t>
      </w:r>
      <w:r w:rsidRPr="00295BA8">
        <w:t xml:space="preserve">ne to another region called the nucleus </w:t>
      </w:r>
      <w:proofErr w:type="spellStart"/>
      <w:r w:rsidRPr="00295BA8">
        <w:t>accumbens</w:t>
      </w:r>
      <w:proofErr w:type="spellEnd"/>
      <w:r w:rsidRPr="00295BA8">
        <w:t>, which communicates higher cortical brain regions that signal the receipt of the reward (see figure below).</w:t>
      </w:r>
    </w:p>
    <w:p w:rsidR="006732B6" w:rsidRDefault="006732B6">
      <w:pPr>
        <w:spacing w:line="240" w:lineRule="auto"/>
      </w:pPr>
    </w:p>
    <w:p w:rsidR="006732B6" w:rsidRDefault="006732B6">
      <w:pPr>
        <w:spacing w:line="240" w:lineRule="auto"/>
      </w:pPr>
    </w:p>
    <w:p w:rsidR="006732B6" w:rsidRDefault="004B3BE8">
      <w:pPr>
        <w:spacing w:line="240" w:lineRule="auto"/>
        <w:jc w:val="center"/>
      </w:pPr>
      <w:r>
        <w:rPr>
          <w:noProof/>
        </w:rPr>
        <w:lastRenderedPageBreak/>
        <w:drawing>
          <wp:inline distT="114300" distB="114300" distL="114300" distR="114300">
            <wp:extent cx="3452813" cy="2329542"/>
            <wp:effectExtent l="0" t="0" r="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5"/>
                    <a:srcRect/>
                    <a:stretch>
                      <a:fillRect/>
                    </a:stretch>
                  </pic:blipFill>
                  <pic:spPr>
                    <a:xfrm>
                      <a:off x="0" y="0"/>
                      <a:ext cx="3452813" cy="2329542"/>
                    </a:xfrm>
                    <a:prstGeom prst="rect">
                      <a:avLst/>
                    </a:prstGeom>
                    <a:ln/>
                  </pic:spPr>
                </pic:pic>
              </a:graphicData>
            </a:graphic>
          </wp:inline>
        </w:drawing>
      </w:r>
    </w:p>
    <w:p w:rsidR="006732B6" w:rsidRDefault="004B3BE8">
      <w:pPr>
        <w:spacing w:line="240" w:lineRule="auto"/>
        <w:jc w:val="center"/>
        <w:rPr>
          <w:b/>
        </w:rPr>
      </w:pPr>
      <w:r>
        <w:rPr>
          <w:b/>
        </w:rPr>
        <w:t>F</w:t>
      </w:r>
      <w:r w:rsidR="00295BA8">
        <w:rPr>
          <w:b/>
        </w:rPr>
        <w:t>i</w:t>
      </w:r>
      <w:r>
        <w:rPr>
          <w:b/>
        </w:rPr>
        <w:t>gure of the reward pathway</w:t>
      </w:r>
    </w:p>
    <w:p w:rsidR="006732B6" w:rsidRDefault="006732B6">
      <w:pPr>
        <w:spacing w:line="240" w:lineRule="auto"/>
      </w:pPr>
    </w:p>
    <w:p w:rsidR="006732B6" w:rsidRDefault="004B3BE8">
      <w:pPr>
        <w:spacing w:line="240" w:lineRule="auto"/>
      </w:pPr>
      <w:r>
        <w:t xml:space="preserve">When opioids bind mu-opioid receptors, they activate signaling inside a cell that decreases, or inhibits, the activity of neurons. For example, one way </w:t>
      </w:r>
      <w:r w:rsidR="00295BA8">
        <w:t xml:space="preserve">in which </w:t>
      </w:r>
      <w:r>
        <w:t>opioids increase the activity of dopamine secreting neurons is by inhibiting inhibitory neurons that act</w:t>
      </w:r>
      <w:r>
        <w:t xml:space="preserve"> on dopamine neurons (referred to as disinhibition). Thus, the net result is that opioids allow more DA neurons to be active through disinhibition. Because the reward circuit generates feelings of pleasure or achievement, we search for stimulants that can </w:t>
      </w:r>
      <w:r>
        <w:t>lead to increased dopamine release in this region of the brain. Opioids have come to satisfy this search for many those with opioid use disorders.</w:t>
      </w:r>
    </w:p>
    <w:p w:rsidR="006732B6" w:rsidRDefault="006732B6">
      <w:pPr>
        <w:spacing w:line="240" w:lineRule="auto"/>
      </w:pPr>
    </w:p>
    <w:p w:rsidR="006732B6" w:rsidRDefault="004B3BE8">
      <w:pPr>
        <w:spacing w:line="240" w:lineRule="auto"/>
      </w:pPr>
      <w:r>
        <w:t>To better explore the neuroscience of opioid signaling, this dataset examines the work of Matsui and William</w:t>
      </w:r>
      <w:r>
        <w:t xml:space="preserve">s (2011) that show how GABAergic inhibitory neurons in the </w:t>
      </w:r>
      <w:proofErr w:type="spellStart"/>
      <w:r>
        <w:t>RMTg</w:t>
      </w:r>
      <w:proofErr w:type="spellEnd"/>
      <w:r>
        <w:t xml:space="preserve"> brain region act on DA neurons in the VTA to control dopamine release. By following the changes of the activity of neurons in the </w:t>
      </w:r>
      <w:proofErr w:type="spellStart"/>
      <w:r>
        <w:t>RMTg</w:t>
      </w:r>
      <w:proofErr w:type="spellEnd"/>
      <w:r>
        <w:t xml:space="preserve"> and VTA in response to </w:t>
      </w:r>
      <w:r>
        <w:t>𝛍</w:t>
      </w:r>
      <w:r>
        <w:t>-opioid agonists, students can r</w:t>
      </w:r>
      <w:r>
        <w:t>ecreate the reward pathway and understand how opioids change the activity in the reward pathway.</w:t>
      </w:r>
    </w:p>
    <w:p w:rsidR="00295BA8" w:rsidRDefault="00295BA8">
      <w:pPr>
        <w:spacing w:line="240" w:lineRule="auto"/>
      </w:pPr>
    </w:p>
    <w:p w:rsidR="006732B6" w:rsidRDefault="004B3BE8">
      <w:pPr>
        <w:spacing w:line="240" w:lineRule="auto"/>
        <w:jc w:val="center"/>
      </w:pPr>
      <w:r>
        <w:rPr>
          <w:noProof/>
        </w:rPr>
        <w:drawing>
          <wp:inline distT="114300" distB="114300" distL="114300" distR="114300">
            <wp:extent cx="2226733" cy="2650067"/>
            <wp:effectExtent l="0" t="0" r="0" b="4445"/>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2232854" cy="2657352"/>
                    </a:xfrm>
                    <a:prstGeom prst="rect">
                      <a:avLst/>
                    </a:prstGeom>
                    <a:ln/>
                  </pic:spPr>
                </pic:pic>
              </a:graphicData>
            </a:graphic>
          </wp:inline>
        </w:drawing>
      </w:r>
    </w:p>
    <w:p w:rsidR="006732B6" w:rsidRDefault="004B3BE8">
      <w:pPr>
        <w:spacing w:line="240" w:lineRule="auto"/>
        <w:jc w:val="center"/>
      </w:pPr>
      <w:r>
        <w:rPr>
          <w:b/>
        </w:rPr>
        <w:t>Figure of antagonist and agonist action on mu opioid receptors.</w:t>
      </w:r>
      <w:r>
        <w:t xml:space="preserve"> This model depicts how an agonist can change the structure (protein conformation) of a mu opi</w:t>
      </w:r>
      <w:r>
        <w:t xml:space="preserve">oid receptor, which can then </w:t>
      </w:r>
      <w:r>
        <w:lastRenderedPageBreak/>
        <w:t>lead to a response inside cells. However, binding of an antagonist to the receptor may not change the receptor, and thus does not cause a cell response.</w:t>
      </w:r>
    </w:p>
    <w:p w:rsidR="006732B6" w:rsidRDefault="006732B6"/>
    <w:p w:rsidR="006732B6" w:rsidRDefault="004B3BE8">
      <w:pPr>
        <w:pStyle w:val="Subtitle"/>
        <w:spacing w:after="0"/>
        <w:rPr>
          <w:color w:val="0070C0"/>
        </w:rPr>
      </w:pPr>
      <w:bookmarkStart w:id="16" w:name="_9pys25t5irx1" w:colFirst="0" w:colLast="0"/>
      <w:bookmarkEnd w:id="16"/>
      <w:r>
        <w:rPr>
          <w:b/>
          <w:color w:val="000000"/>
          <w:sz w:val="24"/>
          <w:szCs w:val="24"/>
        </w:rPr>
        <w:t>Teaching Tips</w:t>
      </w:r>
    </w:p>
    <w:p w:rsidR="006732B6" w:rsidRDefault="004B3BE8">
      <w:pPr>
        <w:numPr>
          <w:ilvl w:val="0"/>
          <w:numId w:val="3"/>
        </w:numPr>
        <w:spacing w:line="264" w:lineRule="auto"/>
      </w:pPr>
      <w:r>
        <w:t>This exercise follows several figures in the Matsui and Wil</w:t>
      </w:r>
      <w:r>
        <w:t>liams (2011) article. Thus, they are meant to be scaffolded in such a way as the figures in the paper. Each graph generated recreated components of the figures, and each subsequent figure builds upon the knowledge gained.</w:t>
      </w:r>
    </w:p>
    <w:p w:rsidR="006732B6" w:rsidRDefault="004B3BE8">
      <w:pPr>
        <w:numPr>
          <w:ilvl w:val="0"/>
          <w:numId w:val="3"/>
        </w:numPr>
        <w:spacing w:line="264" w:lineRule="auto"/>
      </w:pPr>
      <w:r>
        <w:t>The instructor may want to include</w:t>
      </w:r>
      <w:r>
        <w:t xml:space="preserve"> a discussion on the opioid epidemic, and many of those resources can be found on NIH’s drugsabuse.gov site.</w:t>
      </w:r>
    </w:p>
    <w:p w:rsidR="006732B6" w:rsidRDefault="004B3BE8">
      <w:pPr>
        <w:numPr>
          <w:ilvl w:val="0"/>
          <w:numId w:val="3"/>
        </w:numPr>
        <w:spacing w:line="264" w:lineRule="auto"/>
      </w:pPr>
      <w:r>
        <w:t xml:space="preserve">If you are teaching this in </w:t>
      </w:r>
      <w:proofErr w:type="spellStart"/>
      <w:proofErr w:type="gramStart"/>
      <w:r>
        <w:t>a</w:t>
      </w:r>
      <w:proofErr w:type="spellEnd"/>
      <w:proofErr w:type="gramEnd"/>
      <w:r>
        <w:t xml:space="preserve"> introductory neuroscience class, one will want to review/build upon excitatory and inhibitory signaling in neurons, n</w:t>
      </w:r>
      <w:r>
        <w:t>eurotransmitters and receptors signaling, and basics of neurophysiology</w:t>
      </w:r>
    </w:p>
    <w:p w:rsidR="006732B6" w:rsidRDefault="004B3BE8">
      <w:pPr>
        <w:numPr>
          <w:ilvl w:val="0"/>
          <w:numId w:val="3"/>
        </w:numPr>
        <w:spacing w:line="264" w:lineRule="auto"/>
      </w:pPr>
      <w:r>
        <w:t>It is recommended that students are asked to generate figures in the following order</w:t>
      </w:r>
    </w:p>
    <w:p w:rsidR="006732B6" w:rsidRDefault="004B3BE8">
      <w:pPr>
        <w:numPr>
          <w:ilvl w:val="0"/>
          <w:numId w:val="8"/>
        </w:numPr>
        <w:spacing w:line="264" w:lineRule="auto"/>
      </w:pPr>
      <w:r>
        <w:t xml:space="preserve">The effect of mu-opioid receptors on </w:t>
      </w:r>
      <w:proofErr w:type="spellStart"/>
      <w:r>
        <w:t>RMTg</w:t>
      </w:r>
      <w:proofErr w:type="spellEnd"/>
      <w:r>
        <w:t xml:space="preserve"> activity</w:t>
      </w:r>
    </w:p>
    <w:p w:rsidR="006732B6" w:rsidRDefault="004B3BE8">
      <w:pPr>
        <w:numPr>
          <w:ilvl w:val="0"/>
          <w:numId w:val="8"/>
        </w:numPr>
        <w:spacing w:line="264" w:lineRule="auto"/>
      </w:pPr>
      <w:r>
        <w:t xml:space="preserve">The effect of </w:t>
      </w:r>
      <w:proofErr w:type="spellStart"/>
      <w:r>
        <w:t>Mmu</w:t>
      </w:r>
      <w:proofErr w:type="spellEnd"/>
      <w:r>
        <w:t>-opioid receptors on VTA activi</w:t>
      </w:r>
      <w:r>
        <w:t>ty</w:t>
      </w:r>
    </w:p>
    <w:p w:rsidR="006732B6" w:rsidRDefault="004B3BE8">
      <w:pPr>
        <w:numPr>
          <w:ilvl w:val="0"/>
          <w:numId w:val="8"/>
        </w:numPr>
        <w:spacing w:line="264" w:lineRule="auto"/>
      </w:pPr>
      <w:r>
        <w:t xml:space="preserve">The effect of mu-opioid receptors on </w:t>
      </w:r>
      <w:proofErr w:type="spellStart"/>
      <w:r>
        <w:t>RMTg</w:t>
      </w:r>
      <w:proofErr w:type="spellEnd"/>
      <w:r>
        <w:t xml:space="preserve"> induced VTA activity </w:t>
      </w:r>
    </w:p>
    <w:p w:rsidR="006732B6" w:rsidRDefault="004B3BE8">
      <w:pPr>
        <w:numPr>
          <w:ilvl w:val="0"/>
          <w:numId w:val="1"/>
        </w:numPr>
        <w:spacing w:line="264" w:lineRule="auto"/>
      </w:pPr>
      <w:r>
        <w:t>Depending on the instructor, questions on statistical tests, and explanations, can be used. Detailed discussion of statistical tests may or may not be appropriate for your use.</w:t>
      </w:r>
    </w:p>
    <w:p w:rsidR="006732B6" w:rsidRDefault="004B3BE8">
      <w:pPr>
        <w:numPr>
          <w:ilvl w:val="0"/>
          <w:numId w:val="1"/>
        </w:numPr>
        <w:spacing w:line="264" w:lineRule="auto"/>
      </w:pPr>
      <w:r>
        <w:t>The advanced</w:t>
      </w:r>
      <w:r>
        <w:t xml:space="preserve"> questions may require a greater understanding of the underlying biochemistry of opioid signaling. </w:t>
      </w:r>
      <w:proofErr w:type="spellStart"/>
      <w:r>
        <w:t>HOwever</w:t>
      </w:r>
      <w:proofErr w:type="spellEnd"/>
      <w:r>
        <w:t>, the principles can be adapted for important discussion on drugs, treating overdose, and medical ethics.</w:t>
      </w:r>
    </w:p>
    <w:p w:rsidR="006732B6" w:rsidRDefault="006732B6">
      <w:pPr>
        <w:spacing w:line="264" w:lineRule="auto"/>
        <w:ind w:left="720"/>
        <w:rPr>
          <w:color w:val="0070C0"/>
        </w:rPr>
      </w:pPr>
    </w:p>
    <w:p w:rsidR="006732B6" w:rsidRDefault="004B3BE8">
      <w:pPr>
        <w:pStyle w:val="Subtitle"/>
        <w:spacing w:after="0"/>
        <w:rPr>
          <w:b/>
          <w:color w:val="000000"/>
          <w:sz w:val="24"/>
          <w:szCs w:val="24"/>
        </w:rPr>
      </w:pPr>
      <w:bookmarkStart w:id="17" w:name="_x2ch14tq20ly" w:colFirst="0" w:colLast="0"/>
      <w:bookmarkEnd w:id="17"/>
      <w:r>
        <w:rPr>
          <w:b/>
          <w:color w:val="000000"/>
          <w:sz w:val="24"/>
          <w:szCs w:val="24"/>
        </w:rPr>
        <w:t>Answer Key</w:t>
      </w:r>
    </w:p>
    <w:p w:rsidR="006732B6" w:rsidRDefault="006732B6"/>
    <w:p w:rsidR="006732B6" w:rsidRDefault="004B3BE8">
      <w:pPr>
        <w:rPr>
          <w:b/>
        </w:rPr>
      </w:pPr>
      <w:r>
        <w:rPr>
          <w:b/>
        </w:rPr>
        <w:t>Background questions</w:t>
      </w:r>
    </w:p>
    <w:p w:rsidR="006732B6" w:rsidRDefault="004B3BE8">
      <w:pPr>
        <w:numPr>
          <w:ilvl w:val="0"/>
          <w:numId w:val="7"/>
        </w:numPr>
      </w:pPr>
      <w:r>
        <w:t>Draw a simple circuit that shows the brain’s reward pathway.</w:t>
      </w:r>
    </w:p>
    <w:p w:rsidR="006732B6" w:rsidRDefault="004B3BE8">
      <w:pPr>
        <w:ind w:left="720"/>
        <w:rPr>
          <w:color w:val="FF0000"/>
        </w:rPr>
      </w:pPr>
      <w:r>
        <w:rPr>
          <w:color w:val="FF0000"/>
        </w:rPr>
        <w:t xml:space="preserve">Answer:  at this point, this figure might look like the figure provided in </w:t>
      </w:r>
      <w:proofErr w:type="spellStart"/>
      <w:r>
        <w:rPr>
          <w:color w:val="FF0000"/>
        </w:rPr>
        <w:t>FIgure</w:t>
      </w:r>
      <w:proofErr w:type="spellEnd"/>
      <w:r>
        <w:rPr>
          <w:color w:val="FF0000"/>
        </w:rPr>
        <w:t xml:space="preserve"> 1. This is a question put in to see how students gain depth in their understanding, as this question is asked aga</w:t>
      </w:r>
      <w:r>
        <w:rPr>
          <w:color w:val="FF0000"/>
        </w:rPr>
        <w:t>in later.</w:t>
      </w:r>
    </w:p>
    <w:p w:rsidR="006732B6" w:rsidRDefault="006732B6">
      <w:pPr>
        <w:ind w:left="720"/>
        <w:rPr>
          <w:color w:val="FF0000"/>
        </w:rPr>
      </w:pPr>
    </w:p>
    <w:p w:rsidR="006732B6" w:rsidRDefault="004B3BE8">
      <w:pPr>
        <w:numPr>
          <w:ilvl w:val="0"/>
          <w:numId w:val="7"/>
        </w:numPr>
      </w:pPr>
      <w:r>
        <w:t xml:space="preserve">How does activation of the mu opioid receptors in the VTA lead to increased DA release in the nucleus </w:t>
      </w:r>
      <w:proofErr w:type="spellStart"/>
      <w:r>
        <w:t>accumbens</w:t>
      </w:r>
      <w:proofErr w:type="spellEnd"/>
      <w:r>
        <w:t xml:space="preserve"> (NA)?</w:t>
      </w:r>
    </w:p>
    <w:p w:rsidR="006732B6" w:rsidRDefault="004B3BE8">
      <w:pPr>
        <w:ind w:left="720"/>
        <w:rPr>
          <w:color w:val="FF0000"/>
        </w:rPr>
      </w:pPr>
      <w:r>
        <w:rPr>
          <w:color w:val="FF0000"/>
        </w:rPr>
        <w:t>Answer: Mu opioid receptors are found on inhibitory GABA neurons, which act on dopamine neurons in the VTA. Activation of mu opioid receptors can decrease inhibitory neuron activity by GABA, thereby allowing for increased activity from dopamine neurons (di</w:t>
      </w:r>
      <w:r>
        <w:rPr>
          <w:color w:val="FF0000"/>
        </w:rPr>
        <w:t xml:space="preserve">sinhibition). If dopamine neurons are more active, they will also secrete more dopamine from their nerve endings in the nucleus </w:t>
      </w:r>
      <w:proofErr w:type="spellStart"/>
      <w:r>
        <w:rPr>
          <w:color w:val="FF0000"/>
        </w:rPr>
        <w:t>accumbens</w:t>
      </w:r>
      <w:proofErr w:type="spellEnd"/>
      <w:r>
        <w:rPr>
          <w:color w:val="FF0000"/>
        </w:rPr>
        <w:t>.</w:t>
      </w:r>
    </w:p>
    <w:p w:rsidR="006732B6" w:rsidRDefault="006732B6">
      <w:pPr>
        <w:rPr>
          <w:color w:val="FF0000"/>
        </w:rPr>
      </w:pPr>
    </w:p>
    <w:p w:rsidR="006732B6" w:rsidRDefault="004B3BE8">
      <w:pPr>
        <w:rPr>
          <w:b/>
        </w:rPr>
      </w:pPr>
      <w:r>
        <w:rPr>
          <w:b/>
        </w:rPr>
        <w:t>Data analysis questions</w:t>
      </w:r>
    </w:p>
    <w:p w:rsidR="006732B6" w:rsidRDefault="004B3BE8">
      <w:pPr>
        <w:numPr>
          <w:ilvl w:val="0"/>
          <w:numId w:val="7"/>
        </w:numPr>
      </w:pPr>
      <w:r>
        <w:t xml:space="preserve">Using the dataset, make a graph to visualize the level of inhibition that </w:t>
      </w:r>
      <w:proofErr w:type="spellStart"/>
      <w:r>
        <w:t>RMTg</w:t>
      </w:r>
      <w:proofErr w:type="spellEnd"/>
      <w:r>
        <w:t xml:space="preserve"> neurons recei</w:t>
      </w:r>
      <w:r>
        <w:t xml:space="preserve">ve in response to opioid. Scientists measured inhibition by recording from neurons in the </w:t>
      </w:r>
      <w:proofErr w:type="spellStart"/>
      <w:r>
        <w:t>RMTg</w:t>
      </w:r>
      <w:proofErr w:type="spellEnd"/>
      <w:r>
        <w:t xml:space="preserve"> using a technique called electrophysiology, in which they can measure changed in membrane voltage. A decrease (more negative) change in voltage is a hyperpolariz</w:t>
      </w:r>
      <w:r>
        <w:t xml:space="preserve">ation, and makes it harder for neurons to fire action potentials. Scientists </w:t>
      </w:r>
      <w:r>
        <w:lastRenderedPageBreak/>
        <w:t xml:space="preserve">measured hyperpolarization after treating </w:t>
      </w:r>
      <w:proofErr w:type="spellStart"/>
      <w:r>
        <w:t>RMTg</w:t>
      </w:r>
      <w:proofErr w:type="spellEnd"/>
      <w:r>
        <w:t xml:space="preserve"> neurons with different opioid receptor agonist, particularly ones that target the mu-opioid receptor (MOR), the delta-opioid recepto</w:t>
      </w:r>
      <w:r>
        <w:t xml:space="preserve">r (DOR), and kappa-opioid receptor (KOR). Help determine which type of agonists initiates a hyperpolarization in </w:t>
      </w:r>
      <w:proofErr w:type="spellStart"/>
      <w:r>
        <w:t>RMTg</w:t>
      </w:r>
      <w:proofErr w:type="spellEnd"/>
      <w:r>
        <w:t xml:space="preserve"> neurons.</w:t>
      </w:r>
    </w:p>
    <w:p w:rsidR="006732B6" w:rsidRDefault="006732B6">
      <w:pPr>
        <w:rPr>
          <w:b/>
        </w:rPr>
      </w:pPr>
    </w:p>
    <w:p w:rsidR="006732B6" w:rsidRDefault="004B3BE8" w:rsidP="00295BA8">
      <w:pPr>
        <w:ind w:left="720"/>
        <w:rPr>
          <w:b/>
          <w:color w:val="FF0000"/>
        </w:rPr>
      </w:pPr>
      <w:r>
        <w:rPr>
          <w:b/>
          <w:color w:val="FF0000"/>
        </w:rPr>
        <w:t>Answer: Figure 1 and statistical analysis</w:t>
      </w:r>
    </w:p>
    <w:p w:rsidR="006732B6" w:rsidRDefault="004B3BE8" w:rsidP="00295BA8">
      <w:pPr>
        <w:jc w:val="center"/>
      </w:pPr>
      <w:r>
        <w:rPr>
          <w:noProof/>
        </w:rPr>
        <w:drawing>
          <wp:inline distT="114300" distB="114300" distL="114300" distR="114300">
            <wp:extent cx="4579144" cy="3052763"/>
            <wp:effectExtent l="0" t="0" r="0" b="0"/>
            <wp:docPr id="4"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3"/>
                    <a:srcRect/>
                    <a:stretch>
                      <a:fillRect/>
                    </a:stretch>
                  </pic:blipFill>
                  <pic:spPr>
                    <a:xfrm>
                      <a:off x="0" y="0"/>
                      <a:ext cx="4579144" cy="3052763"/>
                    </a:xfrm>
                    <a:prstGeom prst="rect">
                      <a:avLst/>
                    </a:prstGeom>
                    <a:ln/>
                  </pic:spPr>
                </pic:pic>
              </a:graphicData>
            </a:graphic>
          </wp:inline>
        </w:drawing>
      </w:r>
    </w:p>
    <w:p w:rsidR="006732B6" w:rsidRDefault="004B3BE8" w:rsidP="00295BA8">
      <w:pPr>
        <w:jc w:val="center"/>
      </w:pPr>
      <w:r>
        <w:rPr>
          <w:noProof/>
        </w:rPr>
        <w:drawing>
          <wp:inline distT="114300" distB="114300" distL="114300" distR="114300">
            <wp:extent cx="5236029" cy="3700463"/>
            <wp:effectExtent l="0" t="0" r="0" b="0"/>
            <wp:docPr id="1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5236029" cy="3700463"/>
                    </a:xfrm>
                    <a:prstGeom prst="rect">
                      <a:avLst/>
                    </a:prstGeom>
                    <a:ln/>
                  </pic:spPr>
                </pic:pic>
              </a:graphicData>
            </a:graphic>
          </wp:inline>
        </w:drawing>
      </w:r>
    </w:p>
    <w:p w:rsidR="006732B6" w:rsidRDefault="006732B6"/>
    <w:p w:rsidR="006732B6" w:rsidRDefault="004B3BE8">
      <w:pPr>
        <w:numPr>
          <w:ilvl w:val="0"/>
          <w:numId w:val="7"/>
        </w:numPr>
      </w:pPr>
      <w:r>
        <w:lastRenderedPageBreak/>
        <w:t xml:space="preserve">What do the findings indicate about the activity of </w:t>
      </w:r>
      <w:proofErr w:type="spellStart"/>
      <w:r>
        <w:t>RMTg</w:t>
      </w:r>
      <w:proofErr w:type="spellEnd"/>
      <w:r>
        <w:t xml:space="preserve"> neurons upon exposure</w:t>
      </w:r>
      <w:r>
        <w:t xml:space="preserve"> to each opioid receptor agonist?</w:t>
      </w:r>
    </w:p>
    <w:p w:rsidR="006732B6" w:rsidRDefault="004B3BE8">
      <w:pPr>
        <w:ind w:left="720"/>
        <w:rPr>
          <w:color w:val="FF0000"/>
        </w:rPr>
      </w:pPr>
      <w:r>
        <w:rPr>
          <w:color w:val="FF0000"/>
        </w:rPr>
        <w:t xml:space="preserve">Answer: The application of the agonists MOR, but not DOR or KOR, cause </w:t>
      </w:r>
      <w:proofErr w:type="spellStart"/>
      <w:r>
        <w:rPr>
          <w:color w:val="FF0000"/>
        </w:rPr>
        <w:t>RMTg</w:t>
      </w:r>
      <w:proofErr w:type="spellEnd"/>
      <w:r>
        <w:rPr>
          <w:color w:val="FF0000"/>
        </w:rPr>
        <w:t xml:space="preserve"> neurons to hyperpolarize by a few mV. This suggests that the membrane potential of </w:t>
      </w:r>
      <w:proofErr w:type="spellStart"/>
      <w:r>
        <w:rPr>
          <w:color w:val="FF0000"/>
        </w:rPr>
        <w:t>RMTg</w:t>
      </w:r>
      <w:proofErr w:type="spellEnd"/>
      <w:r>
        <w:rPr>
          <w:color w:val="FF0000"/>
        </w:rPr>
        <w:t xml:space="preserve"> neurons, when opioids are around, may be lower. Thus, it i</w:t>
      </w:r>
      <w:r>
        <w:rPr>
          <w:color w:val="FF0000"/>
        </w:rPr>
        <w:t xml:space="preserve">s harder for the </w:t>
      </w:r>
      <w:proofErr w:type="spellStart"/>
      <w:r>
        <w:rPr>
          <w:color w:val="FF0000"/>
        </w:rPr>
        <w:t>RMTg</w:t>
      </w:r>
      <w:proofErr w:type="spellEnd"/>
      <w:r>
        <w:rPr>
          <w:color w:val="FF0000"/>
        </w:rPr>
        <w:t xml:space="preserve"> neurons to fire and opioids are inhibiting these neurons. If the </w:t>
      </w:r>
      <w:proofErr w:type="spellStart"/>
      <w:r>
        <w:rPr>
          <w:color w:val="FF0000"/>
        </w:rPr>
        <w:t>RMTg</w:t>
      </w:r>
      <w:proofErr w:type="spellEnd"/>
      <w:r>
        <w:rPr>
          <w:color w:val="FF0000"/>
        </w:rPr>
        <w:t xml:space="preserve"> neurons are GABAergic (inhibitory), then the net effect is that dopamine neurons are less inhibited, and have a greater chance to release dopamine into the nucleus </w:t>
      </w:r>
      <w:proofErr w:type="spellStart"/>
      <w:r>
        <w:rPr>
          <w:color w:val="FF0000"/>
        </w:rPr>
        <w:t>accumbens</w:t>
      </w:r>
      <w:proofErr w:type="spellEnd"/>
      <w:r>
        <w:rPr>
          <w:color w:val="FF0000"/>
        </w:rPr>
        <w:t>. Instructor’s note: If students don’t get to this last point, it might be a good exercise to have them develop a hypothesis, and come up with an experiment to test their hypothesis. This should lead into the next data figure.</w:t>
      </w:r>
    </w:p>
    <w:p w:rsidR="006732B6" w:rsidRDefault="006732B6"/>
    <w:p w:rsidR="006732B6" w:rsidRDefault="004B3BE8">
      <w:pPr>
        <w:numPr>
          <w:ilvl w:val="0"/>
          <w:numId w:val="7"/>
        </w:numPr>
      </w:pPr>
      <w:r>
        <w:t>To determine whethe</w:t>
      </w:r>
      <w:r>
        <w:t xml:space="preserve">r opioids change the firing frequency of </w:t>
      </w:r>
      <w:proofErr w:type="spellStart"/>
      <w:r>
        <w:t>RMTg</w:t>
      </w:r>
      <w:proofErr w:type="spellEnd"/>
      <w:r>
        <w:t xml:space="preserve"> neurons, scientists used electrophysiological techniques to record how many action potentials </w:t>
      </w:r>
      <w:proofErr w:type="spellStart"/>
      <w:r>
        <w:t>RMTg</w:t>
      </w:r>
      <w:proofErr w:type="spellEnd"/>
      <w:r>
        <w:t xml:space="preserve"> neurons fire per second (recorded in Hz). This data is collected in the dataset under </w:t>
      </w:r>
      <w:proofErr w:type="spellStart"/>
      <w:r>
        <w:t>RMTg</w:t>
      </w:r>
      <w:proofErr w:type="spellEnd"/>
      <w:r>
        <w:t xml:space="preserve"> figure frequency (Hz</w:t>
      </w:r>
      <w:r>
        <w:t xml:space="preserve">). Using the dataset, make a </w:t>
      </w:r>
      <w:proofErr w:type="gramStart"/>
      <w:r>
        <w:t>graphs</w:t>
      </w:r>
      <w:proofErr w:type="gramEnd"/>
      <w:r>
        <w:t xml:space="preserve"> that visualizes the effect of mu opioid receptor agonists have on the firing frequency of </w:t>
      </w:r>
      <w:proofErr w:type="spellStart"/>
      <w:r>
        <w:t>RMTg</w:t>
      </w:r>
      <w:proofErr w:type="spellEnd"/>
      <w:r>
        <w:t xml:space="preserve"> neurons </w:t>
      </w:r>
    </w:p>
    <w:p w:rsidR="006732B6" w:rsidRDefault="006732B6">
      <w:pPr>
        <w:rPr>
          <w:b/>
        </w:rPr>
      </w:pPr>
    </w:p>
    <w:p w:rsidR="006732B6" w:rsidRDefault="004B3BE8" w:rsidP="00295BA8">
      <w:pPr>
        <w:ind w:left="720"/>
        <w:rPr>
          <w:b/>
          <w:color w:val="FF0000"/>
        </w:rPr>
      </w:pPr>
      <w:r>
        <w:rPr>
          <w:b/>
          <w:color w:val="FF0000"/>
        </w:rPr>
        <w:t>Answer: Figure 2 and statistical analyses</w:t>
      </w:r>
    </w:p>
    <w:p w:rsidR="006732B6" w:rsidRDefault="004B3BE8" w:rsidP="00295BA8">
      <w:pPr>
        <w:jc w:val="center"/>
      </w:pPr>
      <w:r>
        <w:rPr>
          <w:noProof/>
        </w:rPr>
        <w:drawing>
          <wp:inline distT="114300" distB="114300" distL="114300" distR="114300">
            <wp:extent cx="3662363" cy="2439010"/>
            <wp:effectExtent l="0" t="0" r="0" b="0"/>
            <wp:docPr id="6"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5"/>
                    <a:srcRect/>
                    <a:stretch>
                      <a:fillRect/>
                    </a:stretch>
                  </pic:blipFill>
                  <pic:spPr>
                    <a:xfrm>
                      <a:off x="0" y="0"/>
                      <a:ext cx="3662363" cy="2439010"/>
                    </a:xfrm>
                    <a:prstGeom prst="rect">
                      <a:avLst/>
                    </a:prstGeom>
                    <a:ln/>
                  </pic:spPr>
                </pic:pic>
              </a:graphicData>
            </a:graphic>
          </wp:inline>
        </w:drawing>
      </w:r>
    </w:p>
    <w:p w:rsidR="006732B6" w:rsidRDefault="006732B6"/>
    <w:p w:rsidR="006732B6" w:rsidRDefault="006732B6"/>
    <w:p w:rsidR="006732B6" w:rsidRDefault="004B3BE8" w:rsidP="00295BA8">
      <w:pPr>
        <w:jc w:val="center"/>
      </w:pPr>
      <w:r>
        <w:rPr>
          <w:noProof/>
        </w:rPr>
        <w:lastRenderedPageBreak/>
        <w:drawing>
          <wp:inline distT="114300" distB="114300" distL="114300" distR="114300">
            <wp:extent cx="4014788" cy="2622563"/>
            <wp:effectExtent l="0" t="0" r="0" b="0"/>
            <wp:docPr id="1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6"/>
                    <a:srcRect/>
                    <a:stretch>
                      <a:fillRect/>
                    </a:stretch>
                  </pic:blipFill>
                  <pic:spPr>
                    <a:xfrm>
                      <a:off x="0" y="0"/>
                      <a:ext cx="4014788" cy="2622563"/>
                    </a:xfrm>
                    <a:prstGeom prst="rect">
                      <a:avLst/>
                    </a:prstGeom>
                    <a:ln/>
                  </pic:spPr>
                </pic:pic>
              </a:graphicData>
            </a:graphic>
          </wp:inline>
        </w:drawing>
      </w:r>
    </w:p>
    <w:p w:rsidR="006732B6" w:rsidRDefault="006732B6"/>
    <w:p w:rsidR="006732B6" w:rsidRDefault="004B3BE8">
      <w:pPr>
        <w:numPr>
          <w:ilvl w:val="0"/>
          <w:numId w:val="7"/>
        </w:numPr>
      </w:pPr>
      <w:r>
        <w:t xml:space="preserve">Our model of the brain reward system is that </w:t>
      </w:r>
      <w:proofErr w:type="spellStart"/>
      <w:r>
        <w:t>RMTg</w:t>
      </w:r>
      <w:proofErr w:type="spellEnd"/>
      <w:r>
        <w:t xml:space="preserve"> neurons are G</w:t>
      </w:r>
      <w:r>
        <w:t xml:space="preserve">ABA neurons that inhibit dopamine-producing neurons in the VTA. If this is true, </w:t>
      </w:r>
      <w:proofErr w:type="gramStart"/>
      <w:r>
        <w:t>than</w:t>
      </w:r>
      <w:proofErr w:type="gramEnd"/>
      <w:r>
        <w:t xml:space="preserve"> mu-opioid receptor agonists should have less inhibition. To test this, scientists used </w:t>
      </w:r>
      <w:proofErr w:type="spellStart"/>
      <w:r>
        <w:t>electropyhsiology</w:t>
      </w:r>
      <w:proofErr w:type="spellEnd"/>
      <w:r>
        <w:t xml:space="preserve"> to record from dopamine neurons in the VTA. They measured the amo</w:t>
      </w:r>
      <w:r>
        <w:t xml:space="preserve">unt of IPSCs (inhibitory post-synaptic potentials) and this data is in the VTA IPSC frequency (Hz) column of the dataset. Create a boxplot that shows VTA IPSC frequency between control and MOR </w:t>
      </w:r>
      <w:proofErr w:type="gramStart"/>
      <w:r>
        <w:t>agonists..</w:t>
      </w:r>
      <w:proofErr w:type="gramEnd"/>
      <w:r>
        <w:t xml:space="preserve"> Perform student’s t-test to determine whether change</w:t>
      </w:r>
      <w:r>
        <w:t>s in firing frequency is significant.</w:t>
      </w:r>
    </w:p>
    <w:p w:rsidR="006732B6" w:rsidRDefault="006732B6">
      <w:pPr>
        <w:ind w:left="720"/>
      </w:pPr>
    </w:p>
    <w:p w:rsidR="006732B6" w:rsidRDefault="004B3BE8" w:rsidP="00295BA8">
      <w:pPr>
        <w:ind w:left="720"/>
        <w:rPr>
          <w:b/>
          <w:color w:val="FF0000"/>
        </w:rPr>
      </w:pPr>
      <w:r>
        <w:rPr>
          <w:b/>
          <w:color w:val="FF0000"/>
        </w:rPr>
        <w:t>Answer: F</w:t>
      </w:r>
      <w:r w:rsidR="00295BA8">
        <w:rPr>
          <w:b/>
          <w:color w:val="FF0000"/>
        </w:rPr>
        <w:t>i</w:t>
      </w:r>
      <w:r>
        <w:rPr>
          <w:b/>
          <w:color w:val="FF0000"/>
        </w:rPr>
        <w:t>gure 3</w:t>
      </w:r>
    </w:p>
    <w:p w:rsidR="006732B6" w:rsidRDefault="004B3BE8" w:rsidP="00295BA8">
      <w:pPr>
        <w:jc w:val="center"/>
      </w:pPr>
      <w:r>
        <w:rPr>
          <w:noProof/>
        </w:rPr>
        <w:drawing>
          <wp:inline distT="114300" distB="114300" distL="114300" distR="114300">
            <wp:extent cx="3979069" cy="2652713"/>
            <wp:effectExtent l="0" t="0" r="0" b="0"/>
            <wp:docPr id="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7"/>
                    <a:srcRect/>
                    <a:stretch>
                      <a:fillRect/>
                    </a:stretch>
                  </pic:blipFill>
                  <pic:spPr>
                    <a:xfrm>
                      <a:off x="0" y="0"/>
                      <a:ext cx="3979069" cy="2652713"/>
                    </a:xfrm>
                    <a:prstGeom prst="rect">
                      <a:avLst/>
                    </a:prstGeom>
                    <a:ln/>
                  </pic:spPr>
                </pic:pic>
              </a:graphicData>
            </a:graphic>
          </wp:inline>
        </w:drawing>
      </w:r>
    </w:p>
    <w:p w:rsidR="006732B6" w:rsidRDefault="004B3BE8" w:rsidP="00295BA8">
      <w:pPr>
        <w:jc w:val="center"/>
      </w:pPr>
      <w:r>
        <w:rPr>
          <w:noProof/>
        </w:rPr>
        <w:lastRenderedPageBreak/>
        <w:drawing>
          <wp:inline distT="114300" distB="114300" distL="114300" distR="114300">
            <wp:extent cx="4224338" cy="2762067"/>
            <wp:effectExtent l="0" t="0" r="0" b="0"/>
            <wp:docPr id="1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8"/>
                    <a:srcRect/>
                    <a:stretch>
                      <a:fillRect/>
                    </a:stretch>
                  </pic:blipFill>
                  <pic:spPr>
                    <a:xfrm>
                      <a:off x="0" y="0"/>
                      <a:ext cx="4224338" cy="2762067"/>
                    </a:xfrm>
                    <a:prstGeom prst="rect">
                      <a:avLst/>
                    </a:prstGeom>
                    <a:ln/>
                  </pic:spPr>
                </pic:pic>
              </a:graphicData>
            </a:graphic>
          </wp:inline>
        </w:drawing>
      </w:r>
    </w:p>
    <w:p w:rsidR="006732B6" w:rsidRDefault="006732B6"/>
    <w:p w:rsidR="006732B6" w:rsidRDefault="004B3BE8">
      <w:pPr>
        <w:numPr>
          <w:ilvl w:val="0"/>
          <w:numId w:val="7"/>
        </w:numPr>
      </w:pPr>
      <w:r>
        <w:t xml:space="preserve">Explain your results. Using your data, explain how a model for how opioids affect GABA producing </w:t>
      </w:r>
      <w:proofErr w:type="spellStart"/>
      <w:r>
        <w:t>RMTg</w:t>
      </w:r>
      <w:proofErr w:type="spellEnd"/>
      <w:r>
        <w:t xml:space="preserve"> and dopamine producing VTA neurons in the brain’s reward pathway.</w:t>
      </w:r>
    </w:p>
    <w:p w:rsidR="006732B6" w:rsidRDefault="004B3BE8">
      <w:pPr>
        <w:ind w:left="720"/>
        <w:rPr>
          <w:color w:val="FF0000"/>
        </w:rPr>
      </w:pPr>
      <w:r>
        <w:rPr>
          <w:color w:val="FF0000"/>
        </w:rPr>
        <w:t xml:space="preserve">Answer: MOR agonists cause a decrease in the </w:t>
      </w:r>
      <w:proofErr w:type="spellStart"/>
      <w:r>
        <w:rPr>
          <w:color w:val="FF0000"/>
        </w:rPr>
        <w:t>RMTg</w:t>
      </w:r>
      <w:proofErr w:type="spellEnd"/>
      <w:r>
        <w:rPr>
          <w:color w:val="FF0000"/>
        </w:rPr>
        <w:t xml:space="preserve"> neuron firing frequency (3.0 +/- 0.8 H</w:t>
      </w:r>
      <w:r>
        <w:rPr>
          <w:color w:val="FF0000"/>
        </w:rPr>
        <w:t xml:space="preserve">z) compared to control (7.6 +/- 1.1 Hz). This suggests that the </w:t>
      </w:r>
      <w:proofErr w:type="spellStart"/>
      <w:r>
        <w:rPr>
          <w:color w:val="FF0000"/>
        </w:rPr>
        <w:t>RMTg</w:t>
      </w:r>
      <w:proofErr w:type="spellEnd"/>
      <w:r>
        <w:rPr>
          <w:color w:val="FF0000"/>
        </w:rPr>
        <w:t xml:space="preserve"> neurons have decreased activity. If </w:t>
      </w:r>
      <w:proofErr w:type="spellStart"/>
      <w:r>
        <w:rPr>
          <w:color w:val="FF0000"/>
        </w:rPr>
        <w:t>RMTg</w:t>
      </w:r>
      <w:proofErr w:type="spellEnd"/>
      <w:r>
        <w:rPr>
          <w:color w:val="FF0000"/>
        </w:rPr>
        <w:t xml:space="preserve"> neurons are made of GABAergic neurons that project to the VTA, we would expect that VTA neurons receive less inhibitory signals. By analyzing the </w:t>
      </w:r>
      <w:r>
        <w:rPr>
          <w:color w:val="FF0000"/>
        </w:rPr>
        <w:t>effect of MOR agonists on VTA neurons, we see that the IPSC frequency is decreased with agonists (2.0 +/- 1.1 Hz) compared to controls (8.0 +/- 0.6 Hz). This indicated that they receive less inhibitory inputs. Thus, taken together, it would suggest that op</w:t>
      </w:r>
      <w:r>
        <w:rPr>
          <w:color w:val="FF0000"/>
        </w:rPr>
        <w:t xml:space="preserve">ioids may inhibit GABA neurons in the </w:t>
      </w:r>
      <w:proofErr w:type="spellStart"/>
      <w:r>
        <w:rPr>
          <w:color w:val="FF0000"/>
        </w:rPr>
        <w:t>RMTg</w:t>
      </w:r>
      <w:proofErr w:type="spellEnd"/>
      <w:r>
        <w:rPr>
          <w:color w:val="FF0000"/>
        </w:rPr>
        <w:t>, and disinhibit DA neurons in the VTA.</w:t>
      </w:r>
    </w:p>
    <w:p w:rsidR="006732B6" w:rsidRDefault="006732B6">
      <w:pPr>
        <w:ind w:left="720"/>
        <w:rPr>
          <w:color w:val="FF0000"/>
        </w:rPr>
      </w:pPr>
    </w:p>
    <w:p w:rsidR="006732B6" w:rsidRDefault="004B3BE8">
      <w:pPr>
        <w:ind w:left="810"/>
        <w:rPr>
          <w:color w:val="FF0000"/>
        </w:rPr>
      </w:pPr>
      <w:r>
        <w:rPr>
          <w:color w:val="FF0000"/>
        </w:rPr>
        <w:t xml:space="preserve">Alternatively: MOR are found on both GABAergic neurons and </w:t>
      </w:r>
      <w:proofErr w:type="spellStart"/>
      <w:r>
        <w:rPr>
          <w:color w:val="FF0000"/>
        </w:rPr>
        <w:t>DAergic</w:t>
      </w:r>
      <w:proofErr w:type="spellEnd"/>
      <w:r>
        <w:rPr>
          <w:color w:val="FF0000"/>
        </w:rPr>
        <w:t xml:space="preserve"> neurons. MOR agonists can inhibit GABA neuron firing, but </w:t>
      </w:r>
      <w:proofErr w:type="spellStart"/>
      <w:r>
        <w:rPr>
          <w:color w:val="FF0000"/>
        </w:rPr>
        <w:t>RMTg</w:t>
      </w:r>
      <w:proofErr w:type="spellEnd"/>
      <w:r>
        <w:rPr>
          <w:color w:val="FF0000"/>
        </w:rPr>
        <w:t xml:space="preserve"> neurons might have little impact on </w:t>
      </w:r>
      <w:proofErr w:type="spellStart"/>
      <w:r>
        <w:rPr>
          <w:color w:val="FF0000"/>
        </w:rPr>
        <w:t>RMTg</w:t>
      </w:r>
      <w:proofErr w:type="spellEnd"/>
      <w:r>
        <w:rPr>
          <w:color w:val="FF0000"/>
        </w:rPr>
        <w:t>. M</w:t>
      </w:r>
      <w:r>
        <w:rPr>
          <w:color w:val="FF0000"/>
        </w:rPr>
        <w:t>OR agonists then independently reduce inhibitory postsynaptic currents (IPSCs) of DA neurons, allowing DA neurons to fire more. Follow up question: how would you design an experiment that would test this?</w:t>
      </w:r>
    </w:p>
    <w:p w:rsidR="006732B6" w:rsidRDefault="006732B6"/>
    <w:p w:rsidR="006732B6" w:rsidRDefault="004B3BE8">
      <w:pPr>
        <w:numPr>
          <w:ilvl w:val="0"/>
          <w:numId w:val="7"/>
        </w:numPr>
      </w:pPr>
      <w:r>
        <w:t>Naloxone is a drug that is sometimes given to opio</w:t>
      </w:r>
      <w:r>
        <w:t>id overdose victims. Naloxone is a mu-opioid receptor antagonist, meaning that it interferes with the ability for opioids to bind the receptor and cause changes in cells. Scientists tested the effect of Naloxone by adding it to dopamine neurons right after</w:t>
      </w:r>
      <w:r>
        <w:t xml:space="preserve"> it was exposed to mu-opioid receptor agonists. First, make a prediction of what the effect of mu-opioid receptor agonists and Naloxone is on IPSC frequency of dopamine neurons in the VTA. Using the dataset, make a graph that compares the dopamine neuron I</w:t>
      </w:r>
      <w:r>
        <w:t>PSC amplitude when dopamine neurons are given control, mu-opioid receptor agonists, and naloxone.</w:t>
      </w:r>
    </w:p>
    <w:p w:rsidR="006732B6" w:rsidRDefault="006732B6">
      <w:pPr>
        <w:rPr>
          <w:b/>
          <w:color w:val="FF0000"/>
        </w:rPr>
      </w:pPr>
    </w:p>
    <w:p w:rsidR="006732B6" w:rsidRDefault="004B3BE8" w:rsidP="00295BA8">
      <w:pPr>
        <w:ind w:left="720"/>
        <w:rPr>
          <w:b/>
          <w:color w:val="FF0000"/>
        </w:rPr>
      </w:pPr>
      <w:r>
        <w:rPr>
          <w:b/>
          <w:color w:val="FF0000"/>
        </w:rPr>
        <w:t>Answer: Figure 4</w:t>
      </w:r>
    </w:p>
    <w:p w:rsidR="006732B6" w:rsidRDefault="004B3BE8" w:rsidP="00295BA8">
      <w:pPr>
        <w:jc w:val="center"/>
      </w:pPr>
      <w:r>
        <w:rPr>
          <w:noProof/>
        </w:rPr>
        <w:lastRenderedPageBreak/>
        <w:drawing>
          <wp:inline distT="114300" distB="114300" distL="114300" distR="114300">
            <wp:extent cx="4424363" cy="2949575"/>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4424363" cy="2949575"/>
                    </a:xfrm>
                    <a:prstGeom prst="rect">
                      <a:avLst/>
                    </a:prstGeom>
                    <a:ln/>
                  </pic:spPr>
                </pic:pic>
              </a:graphicData>
            </a:graphic>
          </wp:inline>
        </w:drawing>
      </w:r>
    </w:p>
    <w:p w:rsidR="006732B6" w:rsidRDefault="006732B6">
      <w:pPr>
        <w:rPr>
          <w:color w:val="FF0000"/>
          <w:highlight w:val="yellow"/>
        </w:rPr>
      </w:pPr>
    </w:p>
    <w:p w:rsidR="006732B6" w:rsidRDefault="004B3BE8">
      <w:pPr>
        <w:pStyle w:val="Subtitle"/>
        <w:numPr>
          <w:ilvl w:val="0"/>
          <w:numId w:val="7"/>
        </w:numPr>
        <w:spacing w:after="0"/>
        <w:rPr>
          <w:color w:val="000000"/>
          <w:sz w:val="24"/>
          <w:szCs w:val="24"/>
        </w:rPr>
      </w:pPr>
      <w:bookmarkStart w:id="18" w:name="_7imbn316iu17" w:colFirst="0" w:colLast="0"/>
      <w:bookmarkEnd w:id="18"/>
      <w:r>
        <w:rPr>
          <w:color w:val="000000"/>
          <w:sz w:val="24"/>
          <w:szCs w:val="24"/>
        </w:rPr>
        <w:t xml:space="preserve">What is the effect of mu-opioid receptor agonists on </w:t>
      </w:r>
      <w:r>
        <w:rPr>
          <w:color w:val="000000"/>
          <w:sz w:val="22"/>
          <w:szCs w:val="22"/>
        </w:rPr>
        <w:t xml:space="preserve">IPSC firing frequency in dopamine neurons in the </w:t>
      </w:r>
      <w:proofErr w:type="gramStart"/>
      <w:r>
        <w:rPr>
          <w:color w:val="000000"/>
          <w:sz w:val="22"/>
          <w:szCs w:val="22"/>
        </w:rPr>
        <w:t>VTA.</w:t>
      </w:r>
      <w:proofErr w:type="gramEnd"/>
    </w:p>
    <w:p w:rsidR="006732B6" w:rsidRDefault="004B3BE8">
      <w:pPr>
        <w:ind w:left="720"/>
        <w:rPr>
          <w:color w:val="FF0000"/>
        </w:rPr>
      </w:pPr>
      <w:r>
        <w:rPr>
          <w:color w:val="FF0000"/>
        </w:rPr>
        <w:t xml:space="preserve">Answer: MOR causes DA neurons to have lower IPSC amplitude (Values) compare to controls (Values). This indicates that DA neurons are being inhibited less (disinhibition). Based on the decreased activity of </w:t>
      </w:r>
      <w:proofErr w:type="spellStart"/>
      <w:r>
        <w:rPr>
          <w:color w:val="FF0000"/>
        </w:rPr>
        <w:t>RMTg</w:t>
      </w:r>
      <w:proofErr w:type="spellEnd"/>
      <w:r>
        <w:rPr>
          <w:color w:val="FF0000"/>
        </w:rPr>
        <w:t xml:space="preserve"> neurons (Figure 2 generated), it might sugges</w:t>
      </w:r>
      <w:r>
        <w:rPr>
          <w:color w:val="FF0000"/>
        </w:rPr>
        <w:t xml:space="preserve">t that </w:t>
      </w:r>
      <w:proofErr w:type="spellStart"/>
      <w:r>
        <w:rPr>
          <w:color w:val="FF0000"/>
        </w:rPr>
        <w:t>RMTg</w:t>
      </w:r>
      <w:proofErr w:type="spellEnd"/>
      <w:r>
        <w:rPr>
          <w:color w:val="FF0000"/>
        </w:rPr>
        <w:t xml:space="preserve"> neurons that normally inhibit DA neurons, are doing so less when MOR agonists are present.</w:t>
      </w:r>
    </w:p>
    <w:p w:rsidR="006732B6" w:rsidRDefault="006732B6">
      <w:pPr>
        <w:ind w:left="720"/>
      </w:pPr>
    </w:p>
    <w:p w:rsidR="006732B6" w:rsidRDefault="004B3BE8">
      <w:pPr>
        <w:numPr>
          <w:ilvl w:val="0"/>
          <w:numId w:val="7"/>
        </w:numPr>
      </w:pPr>
      <w:r>
        <w:t xml:space="preserve">What happened to IPSC firing frequency in dopamine neurons in the VTA when treated with Naloxone, the antagonist for </w:t>
      </w:r>
      <w:r>
        <w:rPr>
          <w:sz w:val="24"/>
          <w:szCs w:val="24"/>
        </w:rPr>
        <w:t>mu-opioid receptors</w:t>
      </w:r>
      <w:r>
        <w:t>. How does the r</w:t>
      </w:r>
      <w:r>
        <w:t xml:space="preserve">esult support your original prediction? </w:t>
      </w:r>
    </w:p>
    <w:p w:rsidR="006732B6" w:rsidRDefault="004B3BE8">
      <w:pPr>
        <w:ind w:left="720"/>
        <w:rPr>
          <w:color w:val="FF0000"/>
        </w:rPr>
      </w:pPr>
      <w:r>
        <w:rPr>
          <w:color w:val="FF0000"/>
        </w:rPr>
        <w:t>Answer: Naloxone treated cells showed DA neuron IPSCs similar to that of control. Thus, even in the presence of the MOR agonist (DAMGO), the DA neurons were not affected because Naloxone out competed DAMGO for MOR b</w:t>
      </w:r>
      <w:r>
        <w:rPr>
          <w:color w:val="FF0000"/>
        </w:rPr>
        <w:t>inding sites.</w:t>
      </w:r>
    </w:p>
    <w:p w:rsidR="006732B6" w:rsidRDefault="006732B6">
      <w:pPr>
        <w:ind w:left="720"/>
      </w:pPr>
    </w:p>
    <w:p w:rsidR="006732B6" w:rsidRDefault="004B3BE8">
      <w:pPr>
        <w:numPr>
          <w:ilvl w:val="0"/>
          <w:numId w:val="7"/>
        </w:numPr>
      </w:pPr>
      <w:r>
        <w:t xml:space="preserve">Re-examine your drawing of the brain’s reward circuit from question 1. Now re-draw or modify that drawing by adding the type of neuron in the </w:t>
      </w:r>
      <w:proofErr w:type="spellStart"/>
      <w:r>
        <w:t>RMTg</w:t>
      </w:r>
      <w:proofErr w:type="spellEnd"/>
      <w:r>
        <w:t xml:space="preserve"> and VTA. Include identifiers that indicate whether synapses are excitatory or inhibitory.</w:t>
      </w:r>
    </w:p>
    <w:p w:rsidR="006732B6" w:rsidRDefault="004B3BE8">
      <w:pPr>
        <w:ind w:left="720"/>
        <w:rPr>
          <w:color w:val="FF0000"/>
        </w:rPr>
      </w:pPr>
      <w:r>
        <w:rPr>
          <w:color w:val="FF0000"/>
        </w:rPr>
        <w:t>Answ</w:t>
      </w:r>
      <w:r>
        <w:rPr>
          <w:color w:val="FF0000"/>
        </w:rPr>
        <w:t xml:space="preserve">er: Hopefully, your students understand how neurons connect a bit more. They may end up drawing a figure closer to what is described below. Here, you can clearly see that the GABA neurons are found in the </w:t>
      </w:r>
      <w:proofErr w:type="spellStart"/>
      <w:r>
        <w:rPr>
          <w:color w:val="FF0000"/>
        </w:rPr>
        <w:t>RMTg</w:t>
      </w:r>
      <w:proofErr w:type="spellEnd"/>
      <w:r>
        <w:rPr>
          <w:color w:val="FF0000"/>
        </w:rPr>
        <w:t xml:space="preserve"> (part of the VTA), and synapse on dopamine neu</w:t>
      </w:r>
      <w:r>
        <w:rPr>
          <w:color w:val="FF0000"/>
        </w:rPr>
        <w:t xml:space="preserve">rons in other regions of the VTA. They may also add that this synapse can be inhibitory because the GABA neuron releases GABA which would inhibit the dopamine neuron. The dopamine neuron then synapses on neurons in the nucleus </w:t>
      </w:r>
      <w:proofErr w:type="spellStart"/>
      <w:r>
        <w:rPr>
          <w:color w:val="FF0000"/>
        </w:rPr>
        <w:t>accumbens</w:t>
      </w:r>
      <w:proofErr w:type="spellEnd"/>
      <w:r>
        <w:rPr>
          <w:color w:val="FF0000"/>
        </w:rPr>
        <w:t>, which can propagat</w:t>
      </w:r>
      <w:r>
        <w:rPr>
          <w:color w:val="FF0000"/>
        </w:rPr>
        <w:t>e a reward signaling in the brain.</w:t>
      </w:r>
    </w:p>
    <w:p w:rsidR="006732B6" w:rsidRDefault="006732B6"/>
    <w:p w:rsidR="006732B6" w:rsidRDefault="004B3BE8">
      <w:pPr>
        <w:rPr>
          <w:b/>
        </w:rPr>
      </w:pPr>
      <w:r>
        <w:rPr>
          <w:b/>
        </w:rPr>
        <w:t>Advanced questions</w:t>
      </w:r>
    </w:p>
    <w:p w:rsidR="006732B6" w:rsidRDefault="006732B6"/>
    <w:p w:rsidR="006732B6" w:rsidRDefault="004B3BE8">
      <w:pPr>
        <w:numPr>
          <w:ilvl w:val="0"/>
          <w:numId w:val="7"/>
        </w:numPr>
      </w:pPr>
      <w:r>
        <w:t>Opioid overdose is dangerous because it can slow breathing and lead to death. Mu-opioid</w:t>
      </w:r>
      <w:r>
        <w:t xml:space="preserve"> receptors are also found in a brainstem region called the pre-</w:t>
      </w:r>
      <w:proofErr w:type="spellStart"/>
      <w:r>
        <w:t>Botzinger</w:t>
      </w:r>
      <w:proofErr w:type="spellEnd"/>
      <w:r>
        <w:t xml:space="preserve"> complex. This region of the brain controls breathing. Come up with a model to why an opioid overdose can lead to death?</w:t>
      </w:r>
    </w:p>
    <w:p w:rsidR="006732B6" w:rsidRDefault="004B3BE8">
      <w:pPr>
        <w:ind w:left="720"/>
        <w:rPr>
          <w:color w:val="FF0000"/>
        </w:rPr>
      </w:pPr>
      <w:r>
        <w:rPr>
          <w:color w:val="FF0000"/>
        </w:rPr>
        <w:t>Answer: Opioids can inhibit the excitatory neurons that stimulate breathing. They also inhibit pH sensitive neurons that respond to low oxygen levels. This can depress breathing and decrease responses to decreased blood oxygen.</w:t>
      </w:r>
    </w:p>
    <w:p w:rsidR="006732B6" w:rsidRDefault="006732B6"/>
    <w:p w:rsidR="006732B6" w:rsidRDefault="004B3BE8">
      <w:pPr>
        <w:numPr>
          <w:ilvl w:val="0"/>
          <w:numId w:val="7"/>
        </w:numPr>
      </w:pPr>
      <w:r>
        <w:t>Would you use Naloxone as a</w:t>
      </w:r>
      <w:r>
        <w:t xml:space="preserve"> drug to treat people that have overdosed on opioids (use your answer in question 9 to help your answer)?</w:t>
      </w:r>
    </w:p>
    <w:p w:rsidR="006732B6" w:rsidRDefault="004B3BE8">
      <w:pPr>
        <w:ind w:left="720"/>
        <w:rPr>
          <w:color w:val="FF0000"/>
        </w:rPr>
      </w:pPr>
      <w:r>
        <w:rPr>
          <w:color w:val="FF0000"/>
        </w:rPr>
        <w:t>Answer: Naloxone addition to the bath solution in figure 4/question 9 returned the DA neuron IPSC back to control levels of IPSC activity. Thus, Nalox</w:t>
      </w:r>
      <w:r>
        <w:rPr>
          <w:color w:val="FF0000"/>
        </w:rPr>
        <w:t>one appears to compete well with MOR agonists for MOR binding, as expected. When an overdosed patient is having trouble breathing, Naloxone treatment will remove the opioid stimulus from MOR, and allow breathing circuit to work again. Thus, it is a good id</w:t>
      </w:r>
      <w:r>
        <w:rPr>
          <w:color w:val="FF0000"/>
        </w:rPr>
        <w:t>ea for treatment. (in fact, it is used</w:t>
      </w:r>
      <w:r>
        <w:rPr>
          <w:color w:val="FF0000"/>
        </w:rPr>
        <w:t>)</w:t>
      </w:r>
    </w:p>
    <w:p w:rsidR="006732B6" w:rsidRDefault="006732B6">
      <w:pPr>
        <w:ind w:firstLine="720"/>
        <w:rPr>
          <w:color w:val="FF0000"/>
        </w:rPr>
      </w:pPr>
    </w:p>
    <w:p w:rsidR="006732B6" w:rsidRDefault="004B3BE8">
      <w:pPr>
        <w:numPr>
          <w:ilvl w:val="0"/>
          <w:numId w:val="7"/>
        </w:numPr>
      </w:pPr>
      <w:r>
        <w:t xml:space="preserve">Ethics - The NEJM published a non-reviewed letter that concluded that </w:t>
      </w:r>
      <w:proofErr w:type="spellStart"/>
      <w:r>
        <w:t>despide</w:t>
      </w:r>
      <w:proofErr w:type="spellEnd"/>
      <w:r>
        <w:t xml:space="preserve"> opioid use, the “development of addiction is rare.” This led to numerous citations, including those by Purdue Pharma, </w:t>
      </w:r>
      <w:r>
        <w:t>maker of Oxycontin. Discuss the impact of the following NEJM letter on the opioid epidemic.</w:t>
      </w:r>
    </w:p>
    <w:p w:rsidR="006732B6" w:rsidRDefault="004B3BE8">
      <w:pPr>
        <w:ind w:left="720"/>
      </w:pPr>
      <w:r>
        <w:rPr>
          <w:noProof/>
        </w:rPr>
        <w:drawing>
          <wp:inline distT="114300" distB="114300" distL="114300" distR="114300">
            <wp:extent cx="4649035" cy="2719388"/>
            <wp:effectExtent l="0" t="0" r="0" b="0"/>
            <wp:docPr id="1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a:stretch>
                      <a:fillRect/>
                    </a:stretch>
                  </pic:blipFill>
                  <pic:spPr>
                    <a:xfrm>
                      <a:off x="0" y="0"/>
                      <a:ext cx="4649035" cy="2719388"/>
                    </a:xfrm>
                    <a:prstGeom prst="rect">
                      <a:avLst/>
                    </a:prstGeom>
                    <a:ln/>
                  </pic:spPr>
                </pic:pic>
              </a:graphicData>
            </a:graphic>
          </wp:inline>
        </w:drawing>
      </w:r>
    </w:p>
    <w:p w:rsidR="006732B6" w:rsidRDefault="004B3BE8">
      <w:pPr>
        <w:ind w:left="720"/>
        <w:rPr>
          <w:color w:val="FF0000"/>
        </w:rPr>
      </w:pPr>
      <w:r>
        <w:rPr>
          <w:color w:val="FF0000"/>
        </w:rPr>
        <w:t>Answer: Data suggest that pharmaceutical companies, using this reference that lacked experimental design and review, pushed the use of opioid pain relievers. Furt</w:t>
      </w:r>
      <w:r>
        <w:rPr>
          <w:color w:val="FF0000"/>
        </w:rPr>
        <w:t>hermore, this letter did not include that opioid drugs were given at low doses, in controlled conditions. Nonetheless, companies promoted their drug, and doctors over-prescribed oxycontin and other pain relievers. This is thought to stem the opioid epidemi</w:t>
      </w:r>
      <w:r>
        <w:rPr>
          <w:color w:val="FF0000"/>
        </w:rPr>
        <w:t>c today. The following reference shows how often this NEJM letter was cited.</w:t>
      </w:r>
    </w:p>
    <w:p w:rsidR="006732B6" w:rsidRDefault="004B3BE8">
      <w:pPr>
        <w:ind w:left="720"/>
      </w:pPr>
      <w:r>
        <w:t xml:space="preserve">Sources: </w:t>
      </w:r>
      <w:hyperlink r:id="rId21">
        <w:r>
          <w:rPr>
            <w:color w:val="1155CC"/>
            <w:u w:val="single"/>
          </w:rPr>
          <w:t>https://www.nejm.org/doi/full/10.1056/NEJMc1700150</w:t>
        </w:r>
      </w:hyperlink>
    </w:p>
    <w:p w:rsidR="006732B6" w:rsidRDefault="006732B6">
      <w:pPr>
        <w:ind w:left="720"/>
      </w:pPr>
    </w:p>
    <w:p w:rsidR="006732B6" w:rsidRDefault="004B3BE8">
      <w:pPr>
        <w:ind w:left="720"/>
        <w:rPr>
          <w:color w:val="FF0000"/>
        </w:rPr>
      </w:pPr>
      <w:r>
        <w:rPr>
          <w:color w:val="FF0000"/>
        </w:rPr>
        <w:t>Students may say that it wasn’t right for the au</w:t>
      </w:r>
      <w:r>
        <w:rPr>
          <w:color w:val="FF0000"/>
        </w:rPr>
        <w:t>thors to submit this letter to the NEJM, or for the NEJM to publish this letter. Ultimately, this letter lacked critical details that are normally in a controlled study. Thus, it was also not right for a big company such as Purdue Pharma to push their drug</w:t>
      </w:r>
      <w:r>
        <w:rPr>
          <w:color w:val="FF0000"/>
        </w:rPr>
        <w:t xml:space="preserve"> based on this letter. Purdue Pharma plead guilty of misleading doctors and patients, paying over $600 million in a lawsuit (source: </w:t>
      </w:r>
      <w:hyperlink r:id="rId22">
        <w:r>
          <w:rPr>
            <w:color w:val="FF0000"/>
            <w:u w:val="single"/>
          </w:rPr>
          <w:t>https://www.nytimes.com/2007/05/10/business/</w:t>
        </w:r>
        <w:r>
          <w:rPr>
            <w:color w:val="FF0000"/>
            <w:u w:val="single"/>
          </w:rPr>
          <w:t>11drug-web.html</w:t>
        </w:r>
      </w:hyperlink>
      <w:r>
        <w:rPr>
          <w:color w:val="FF0000"/>
        </w:rPr>
        <w:t>)</w:t>
      </w:r>
    </w:p>
    <w:p w:rsidR="006732B6" w:rsidRDefault="006732B6">
      <w:pPr>
        <w:ind w:left="720"/>
        <w:rPr>
          <w:color w:val="FF0000"/>
        </w:rPr>
      </w:pPr>
    </w:p>
    <w:p w:rsidR="006732B6" w:rsidRDefault="004B3BE8">
      <w:pPr>
        <w:pStyle w:val="Subtitle"/>
        <w:spacing w:after="0"/>
        <w:rPr>
          <w:b/>
          <w:color w:val="000000"/>
          <w:sz w:val="24"/>
          <w:szCs w:val="24"/>
        </w:rPr>
      </w:pPr>
      <w:bookmarkStart w:id="19" w:name="_2yal7uredgzs" w:colFirst="0" w:colLast="0"/>
      <w:bookmarkEnd w:id="19"/>
      <w:r>
        <w:rPr>
          <w:b/>
          <w:color w:val="000000"/>
          <w:sz w:val="24"/>
          <w:szCs w:val="24"/>
        </w:rPr>
        <w:t>References</w:t>
      </w:r>
    </w:p>
    <w:p w:rsidR="006732B6" w:rsidRDefault="004B3BE8">
      <w:pPr>
        <w:spacing w:before="60" w:after="60" w:line="264" w:lineRule="auto"/>
        <w:rPr>
          <w:b/>
        </w:rPr>
      </w:pPr>
      <w:r>
        <w:rPr>
          <w:color w:val="0070C0"/>
        </w:rPr>
        <w:t xml:space="preserve">Cite the related research papers and publications using </w:t>
      </w:r>
      <w:hyperlink r:id="rId23">
        <w:r>
          <w:rPr>
            <w:color w:val="1155CC"/>
            <w:u w:val="single"/>
          </w:rPr>
          <w:t>Chicago Manual</w:t>
        </w:r>
      </w:hyperlink>
      <w:r>
        <w:rPr>
          <w:color w:val="0070C0"/>
        </w:rPr>
        <w:t xml:space="preserve"> of Style format.</w:t>
      </w:r>
      <w:r>
        <w:rPr>
          <w:b/>
          <w:color w:val="0070C0"/>
        </w:rPr>
        <w:t xml:space="preserve"> This should include the reference for the data source listed in Data Explorer.</w:t>
      </w:r>
    </w:p>
    <w:p w:rsidR="006732B6" w:rsidRDefault="006732B6"/>
    <w:p w:rsidR="006732B6" w:rsidRDefault="004B3BE8">
      <w:pPr>
        <w:pStyle w:val="Subtitle"/>
        <w:spacing w:after="0"/>
        <w:rPr>
          <w:b/>
          <w:color w:val="000000"/>
          <w:sz w:val="24"/>
          <w:szCs w:val="24"/>
        </w:rPr>
      </w:pPr>
      <w:bookmarkStart w:id="20" w:name="_c9drt3qoa5x5" w:colFirst="0" w:colLast="0"/>
      <w:bookmarkEnd w:id="20"/>
      <w:r>
        <w:rPr>
          <w:b/>
          <w:color w:val="000000"/>
          <w:sz w:val="24"/>
          <w:szCs w:val="24"/>
        </w:rPr>
        <w:t>Credits</w:t>
      </w:r>
    </w:p>
    <w:p w:rsidR="006732B6" w:rsidRDefault="004B3BE8">
      <w:pPr>
        <w:spacing w:before="60" w:after="60" w:line="264" w:lineRule="auto"/>
        <w:rPr>
          <w:color w:val="0070C0"/>
        </w:rPr>
      </w:pPr>
      <w:r>
        <w:rPr>
          <w:color w:val="0070C0"/>
        </w:rPr>
        <w:t>Written by (Teacher) Jason Chan, Marian University, Indianapolis, IN</w:t>
      </w:r>
    </w:p>
    <w:p w:rsidR="006732B6" w:rsidRDefault="004B3BE8">
      <w:pPr>
        <w:spacing w:before="60" w:after="60" w:line="264" w:lineRule="auto"/>
        <w:rPr>
          <w:color w:val="0070C0"/>
        </w:rPr>
      </w:pPr>
      <w:r>
        <w:rPr>
          <w:color w:val="0070C0"/>
        </w:rPr>
        <w:t>Edited by Jason Chan, Marian University</w:t>
      </w:r>
    </w:p>
    <w:p w:rsidR="006732B6" w:rsidRDefault="004B3BE8">
      <w:pPr>
        <w:spacing w:before="60" w:after="60" w:line="264" w:lineRule="auto"/>
      </w:pPr>
      <w:r>
        <w:rPr>
          <w:color w:val="0070C0"/>
        </w:rPr>
        <w:t>etc.</w:t>
      </w:r>
    </w:p>
    <w:p w:rsidR="006732B6" w:rsidRDefault="004B3BE8">
      <w:r>
        <w:rPr>
          <w:noProof/>
        </w:rPr>
        <w:pict>
          <v:rect id="_x0000_i1025" alt="" style="width:468pt;height:.05pt;mso-width-percent:0;mso-height-percent:0;mso-width-percent:0;mso-height-percent:0" o:hralign="center" o:hrstd="t" o:hr="t" fillcolor="#a0a0a0" stroked="f"/>
        </w:pict>
      </w:r>
    </w:p>
    <w:p w:rsidR="006732B6" w:rsidRDefault="006732B6"/>
    <w:p w:rsidR="006732B6" w:rsidRDefault="004B3BE8">
      <w:pPr>
        <w:pStyle w:val="Heading1"/>
        <w:spacing w:before="0" w:after="0"/>
        <w:rPr>
          <w:b/>
          <w:color w:val="A61C00"/>
          <w:sz w:val="28"/>
          <w:szCs w:val="28"/>
        </w:rPr>
      </w:pPr>
      <w:bookmarkStart w:id="21" w:name="_5806oyoufthp" w:colFirst="0" w:colLast="0"/>
      <w:bookmarkEnd w:id="21"/>
      <w:r>
        <w:rPr>
          <w:b/>
          <w:color w:val="A61C00"/>
          <w:sz w:val="28"/>
          <w:szCs w:val="28"/>
        </w:rPr>
        <w:t>4. Data Activity: Student Handout</w:t>
      </w:r>
    </w:p>
    <w:p w:rsidR="006732B6" w:rsidRDefault="004B3BE8">
      <w:r>
        <w:t xml:space="preserve">This is the </w:t>
      </w:r>
      <w:r>
        <w:rPr>
          <w:b/>
        </w:rPr>
        <w:t>stud</w:t>
      </w:r>
      <w:r>
        <w:rPr>
          <w:b/>
        </w:rPr>
        <w:t>ent document</w:t>
      </w:r>
      <w:r>
        <w:t xml:space="preserve"> (PDF) for the activity that accompanies the data set, which should walk through a specific application of the data. It is paired with the </w:t>
      </w:r>
      <w:hyperlink w:anchor="_aa1yr6wk67nx">
        <w:r>
          <w:rPr>
            <w:color w:val="1155CC"/>
            <w:u w:val="single"/>
          </w:rPr>
          <w:t>Educator Materials</w:t>
        </w:r>
      </w:hyperlink>
      <w:r>
        <w:t>.</w:t>
      </w:r>
    </w:p>
    <w:p w:rsidR="006732B6" w:rsidRDefault="004B3BE8">
      <w:r>
        <w:t>When FMN folks write this document, Data Explorer</w:t>
      </w:r>
      <w:r>
        <w:t xml:space="preserve"> may not be published yet. They can keep this more general and match it to Data Explorer later. </w:t>
      </w:r>
    </w:p>
    <w:p w:rsidR="006732B6" w:rsidRDefault="006732B6"/>
    <w:p w:rsidR="006732B6" w:rsidRDefault="004B3BE8">
      <w:pPr>
        <w:pStyle w:val="Subtitle"/>
        <w:spacing w:after="0"/>
        <w:rPr>
          <w:b/>
          <w:color w:val="000000"/>
          <w:sz w:val="24"/>
          <w:szCs w:val="24"/>
        </w:rPr>
      </w:pPr>
      <w:bookmarkStart w:id="22" w:name="_2nlcgex9cq06" w:colFirst="0" w:colLast="0"/>
      <w:bookmarkEnd w:id="22"/>
      <w:r>
        <w:rPr>
          <w:b/>
          <w:color w:val="000000"/>
          <w:sz w:val="24"/>
          <w:szCs w:val="24"/>
        </w:rPr>
        <w:t>Introduction</w:t>
      </w:r>
    </w:p>
    <w:p w:rsidR="006732B6" w:rsidRDefault="004B3BE8">
      <w:r>
        <w:t>Of patients that are prescribed opioid medication, approximately 21-29% misuse the drug and 8-12% develop an opioid use disorder (NIH). The government has put forth initiatives to combat addiction related disorders, but in 2018, an average of 128 people di</w:t>
      </w:r>
      <w:r>
        <w:t xml:space="preserve">ed each day from overdosing on opioids in (NIH). The opioid epidemic started with over prescription of opioid medication, and the increased opioid usage and death was furthered by the production of heroin and synthetic opioid drugs. This activity explores </w:t>
      </w:r>
      <w:r>
        <w:t>the effect of opioids on neurons in the brain. Specifically, the dataset comes from a study that examines how the neurons of the brain’s reward center communicates and respond to opioids. Opioids, such as oxycodone or morphine, can become a drug of abuse b</w:t>
      </w:r>
      <w:r>
        <w:t>ecause they over stimulate reward centers in the brain and can lead to addition. Through the exploration of a dataset exploring the effect of opioids on neurons of the ventral tegmental area (VTA), one the main regions in the brain’s reward pathway, you wi</w:t>
      </w:r>
      <w:r>
        <w:t xml:space="preserve">ll analyze data showing that opioids increase the activity that mediates reward signaling. To explore these concepts, you will make graphs of electrophysiological data collected from different neurons exposed to opioid receptor agonists and antagonists. </w:t>
      </w:r>
    </w:p>
    <w:p w:rsidR="006732B6" w:rsidRDefault="006732B6">
      <w:pPr>
        <w:spacing w:line="264" w:lineRule="auto"/>
        <w:rPr>
          <w:color w:val="0070C0"/>
        </w:rPr>
      </w:pPr>
    </w:p>
    <w:p w:rsidR="006732B6" w:rsidRDefault="006732B6"/>
    <w:p w:rsidR="006732B6" w:rsidRDefault="004B3BE8">
      <w:pPr>
        <w:pStyle w:val="Subtitle"/>
        <w:spacing w:after="0"/>
        <w:rPr>
          <w:b/>
          <w:color w:val="000000"/>
          <w:sz w:val="24"/>
          <w:szCs w:val="24"/>
        </w:rPr>
      </w:pPr>
      <w:bookmarkStart w:id="23" w:name="_9pde546s2sws" w:colFirst="0" w:colLast="0"/>
      <w:bookmarkEnd w:id="23"/>
      <w:r>
        <w:rPr>
          <w:b/>
          <w:color w:val="000000"/>
          <w:sz w:val="24"/>
          <w:szCs w:val="24"/>
        </w:rPr>
        <w:lastRenderedPageBreak/>
        <w:t>Background (OPTIONAL)</w:t>
      </w:r>
    </w:p>
    <w:p w:rsidR="006732B6" w:rsidRDefault="004B3BE8">
      <w:pPr>
        <w:spacing w:line="240" w:lineRule="auto"/>
        <w:rPr>
          <w:highlight w:val="yellow"/>
        </w:rPr>
      </w:pPr>
      <w:r>
        <w:t xml:space="preserve">Using this dataset (opioid </w:t>
      </w:r>
      <w:proofErr w:type="spellStart"/>
      <w:r>
        <w:t>crisis_exploring</w:t>
      </w:r>
      <w:proofErr w:type="spellEnd"/>
      <w:r>
        <w:t xml:space="preserve"> neurophysiology.csv), you can explore how opioids affect neurons in the brain, and how opioids impact the brain’s “reward pathway.” Opioids can be classified into four categories: endogenou</w:t>
      </w:r>
      <w:r>
        <w:t>s opioids (e.g. endorphins, which are produced by the body), opium alkaloids (e.g. morphine, which are naturally produced), semisynthetic opioids (e.g. oxycodone) and synthetic (e.g. fentanyl). Opioids are important analgesics that reduce pain signals; how</w:t>
      </w:r>
      <w:r>
        <w:t>ever, many opioids can cross the blood brain barrier to also act on the brain. Excessive use of opioids can act specifically on the brain’s mesolimbic region, also known as the reward pathway, and lead to the dependency on opioids. This can then lead to op</w:t>
      </w:r>
      <w:r>
        <w:t xml:space="preserve">ioid use disorders, and even death due to overdose (see figure below). </w:t>
      </w:r>
    </w:p>
    <w:p w:rsidR="00295BA8" w:rsidRDefault="00295BA8" w:rsidP="00295BA8">
      <w:pPr>
        <w:spacing w:line="240" w:lineRule="auto"/>
        <w:rPr>
          <w:highlight w:val="yellow"/>
        </w:rPr>
      </w:pPr>
    </w:p>
    <w:p w:rsidR="00295BA8" w:rsidRDefault="00295BA8" w:rsidP="00295BA8">
      <w:pPr>
        <w:spacing w:line="240" w:lineRule="auto"/>
      </w:pPr>
      <w:r>
        <w:rPr>
          <w:noProof/>
        </w:rPr>
        <mc:AlternateContent>
          <mc:Choice Requires="wps">
            <w:drawing>
              <wp:anchor distT="0" distB="0" distL="114300" distR="114300" simplePos="0" relativeHeight="251667456" behindDoc="0" locked="0" layoutInCell="1" allowOverlap="1" wp14:anchorId="3FC999E9" wp14:editId="34225464">
                <wp:simplePos x="0" y="0"/>
                <wp:positionH relativeFrom="column">
                  <wp:posOffset>4084955</wp:posOffset>
                </wp:positionH>
                <wp:positionV relativeFrom="paragraph">
                  <wp:posOffset>123825</wp:posOffset>
                </wp:positionV>
                <wp:extent cx="1727200" cy="1536065"/>
                <wp:effectExtent l="38100" t="25400" r="50800" b="76835"/>
                <wp:wrapNone/>
                <wp:docPr id="24" name="Rounded Rectangle 24"/>
                <wp:cNvGraphicFramePr/>
                <a:graphic xmlns:a="http://schemas.openxmlformats.org/drawingml/2006/main">
                  <a:graphicData uri="http://schemas.microsoft.com/office/word/2010/wordprocessingShape">
                    <wps:wsp>
                      <wps:cNvSpPr/>
                      <wps:spPr>
                        <a:xfrm>
                          <a:off x="0" y="0"/>
                          <a:ext cx="1727200" cy="1536065"/>
                        </a:xfrm>
                        <a:prstGeom prst="roundRect">
                          <a:avLst/>
                        </a:prstGeom>
                      </wps:spPr>
                      <wps:style>
                        <a:lnRef idx="1">
                          <a:schemeClr val="accent6"/>
                        </a:lnRef>
                        <a:fillRef idx="2">
                          <a:schemeClr val="accent6"/>
                        </a:fillRef>
                        <a:effectRef idx="1">
                          <a:schemeClr val="accent6"/>
                        </a:effectRef>
                        <a:fontRef idx="minor">
                          <a:schemeClr val="dk1"/>
                        </a:fontRef>
                      </wps:style>
                      <wps:txbx>
                        <w:txbxContent>
                          <w:p w:rsidR="00295BA8" w:rsidRPr="00031894" w:rsidRDefault="00295BA8" w:rsidP="00295BA8">
                            <w:pPr>
                              <w:jc w:val="center"/>
                              <w:rPr>
                                <w:b/>
                                <w:bCs/>
                                <w:sz w:val="32"/>
                                <w:szCs w:val="32"/>
                                <w:lang w:val="en-US"/>
                              </w:rPr>
                            </w:pPr>
                            <w:r>
                              <w:rPr>
                                <w:b/>
                                <w:bCs/>
                                <w:sz w:val="32"/>
                                <w:szCs w:val="32"/>
                                <w:lang w:val="en-US"/>
                              </w:rPr>
                              <w:t>15,469</w:t>
                            </w:r>
                          </w:p>
                          <w:p w:rsidR="00295BA8" w:rsidRPr="00031894" w:rsidRDefault="00295BA8" w:rsidP="00295BA8">
                            <w:pPr>
                              <w:jc w:val="center"/>
                              <w:rPr>
                                <w:lang w:val="en-US"/>
                              </w:rPr>
                            </w:pPr>
                            <w:r>
                              <w:rPr>
                                <w:lang w:val="en-US"/>
                              </w:rPr>
                              <w:t>Deaths due to Hero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FC999E9" id="Rounded Rectangle 24" o:spid="_x0000_s1029" style="position:absolute;margin-left:321.65pt;margin-top:9.75pt;width:136pt;height:120.95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" fillcolor="#ff7c59 [1625]" strokecolor="#a82300 [3049]">
                <v:fill color2="#ffd7cd [505]" rotate="t" angle="180" colors="0 #fe9f9a;22938f #fdbcb9;1 #ffe5e3" focus="100%" type="gradient"/>
                <v:shadow on="t" color="black" opacity="24903f" origin=",.5" offset="0,.55556mm"/>
                <v:textbox>
                  <w:txbxContent>
                    <w:p w:rsidR="00295BA8" w:rsidRPr="00031894" w:rsidRDefault="00295BA8" w:rsidP="00295BA8">
                      <w:pPr>
                        <w:jc w:val="center"/>
                        <w:rPr>
                          <w:b/>
                          <w:bCs/>
                          <w:sz w:val="32"/>
                          <w:szCs w:val="32"/>
                          <w:lang w:val="en-US"/>
                        </w:rPr>
                      </w:pPr>
                      <w:r>
                        <w:rPr>
                          <w:b/>
                          <w:bCs/>
                          <w:sz w:val="32"/>
                          <w:szCs w:val="32"/>
                          <w:lang w:val="en-US"/>
                        </w:rPr>
                        <w:t>15,469</w:t>
                      </w:r>
                    </w:p>
                    <w:p w:rsidR="00295BA8" w:rsidRPr="00031894" w:rsidRDefault="00295BA8" w:rsidP="00295BA8">
                      <w:pPr>
                        <w:jc w:val="center"/>
                        <w:rPr>
                          <w:lang w:val="en-US"/>
                        </w:rPr>
                      </w:pPr>
                      <w:r>
                        <w:rPr>
                          <w:lang w:val="en-US"/>
                        </w:rPr>
                        <w:t>Deaths due to Heroin</w:t>
                      </w:r>
                    </w:p>
                  </w:txbxContent>
                </v:textbox>
              </v:roundrect>
            </w:pict>
          </mc:Fallback>
        </mc:AlternateContent>
      </w:r>
      <w:r>
        <w:rPr>
          <w:noProof/>
        </w:rPr>
        <mc:AlternateContent>
          <mc:Choice Requires="wps">
            <w:drawing>
              <wp:anchor distT="0" distB="0" distL="114300" distR="114300" simplePos="0" relativeHeight="251666432" behindDoc="0" locked="0" layoutInCell="1" allowOverlap="1" wp14:anchorId="240C4484" wp14:editId="05AD3AAC">
                <wp:simplePos x="0" y="0"/>
                <wp:positionH relativeFrom="column">
                  <wp:posOffset>2052320</wp:posOffset>
                </wp:positionH>
                <wp:positionV relativeFrom="paragraph">
                  <wp:posOffset>121285</wp:posOffset>
                </wp:positionV>
                <wp:extent cx="1727200" cy="1536065"/>
                <wp:effectExtent l="38100" t="25400" r="50800" b="76835"/>
                <wp:wrapNone/>
                <wp:docPr id="25" name="Rounded Rectangle 25"/>
                <wp:cNvGraphicFramePr/>
                <a:graphic xmlns:a="http://schemas.openxmlformats.org/drawingml/2006/main">
                  <a:graphicData uri="http://schemas.microsoft.com/office/word/2010/wordprocessingShape">
                    <wps:wsp>
                      <wps:cNvSpPr/>
                      <wps:spPr>
                        <a:xfrm>
                          <a:off x="0" y="0"/>
                          <a:ext cx="1727200" cy="1536065"/>
                        </a:xfrm>
                        <a:prstGeom prst="roundRect">
                          <a:avLst/>
                        </a:prstGeom>
                        <a:solidFill>
                          <a:schemeClr val="accent4">
                            <a:lumMod val="60000"/>
                            <a:lumOff val="40000"/>
                          </a:schemeClr>
                        </a:solidFill>
                      </wps:spPr>
                      <wps:style>
                        <a:lnRef idx="1">
                          <a:schemeClr val="accent6"/>
                        </a:lnRef>
                        <a:fillRef idx="2">
                          <a:schemeClr val="accent6"/>
                        </a:fillRef>
                        <a:effectRef idx="1">
                          <a:schemeClr val="accent6"/>
                        </a:effectRef>
                        <a:fontRef idx="minor">
                          <a:schemeClr val="dk1"/>
                        </a:fontRef>
                      </wps:style>
                      <wps:txbx>
                        <w:txbxContent>
                          <w:p w:rsidR="00295BA8" w:rsidRPr="00031894" w:rsidRDefault="00295BA8" w:rsidP="00295BA8">
                            <w:pPr>
                              <w:jc w:val="center"/>
                              <w:rPr>
                                <w:b/>
                                <w:bCs/>
                                <w:sz w:val="32"/>
                                <w:szCs w:val="32"/>
                                <w:lang w:val="en-US"/>
                              </w:rPr>
                            </w:pPr>
                            <w:r>
                              <w:rPr>
                                <w:b/>
                                <w:bCs/>
                                <w:sz w:val="32"/>
                                <w:szCs w:val="32"/>
                                <w:lang w:val="en-US"/>
                              </w:rPr>
                              <w:t>17,087</w:t>
                            </w:r>
                          </w:p>
                          <w:p w:rsidR="00295BA8" w:rsidRPr="00031894" w:rsidRDefault="00295BA8" w:rsidP="00295BA8">
                            <w:pPr>
                              <w:jc w:val="center"/>
                              <w:rPr>
                                <w:lang w:val="en-US"/>
                              </w:rPr>
                            </w:pPr>
                            <w:r>
                              <w:rPr>
                                <w:lang w:val="en-US"/>
                              </w:rPr>
                              <w:t>Deaths due to Prescription Opioi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40C4484" id="Rounded Rectangle 25" o:spid="_x0000_s1030" style="position:absolute;margin-left:161.6pt;margin-top:9.55pt;width:136pt;height:120.95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" fillcolor="#ffb47d [1943]" strokecolor="#a82300 [3049]">
                <v:shadow on="t" color="black" opacity="24903f" origin=",.5" offset="0,.55556mm"/>
                <v:textbox>
                  <w:txbxContent>
                    <w:p w:rsidR="00295BA8" w:rsidRPr="00031894" w:rsidRDefault="00295BA8" w:rsidP="00295BA8">
                      <w:pPr>
                        <w:jc w:val="center"/>
                        <w:rPr>
                          <w:b/>
                          <w:bCs/>
                          <w:sz w:val="32"/>
                          <w:szCs w:val="32"/>
                          <w:lang w:val="en-US"/>
                        </w:rPr>
                      </w:pPr>
                      <w:r>
                        <w:rPr>
                          <w:b/>
                          <w:bCs/>
                          <w:sz w:val="32"/>
                          <w:szCs w:val="32"/>
                          <w:lang w:val="en-US"/>
                        </w:rPr>
                        <w:t>17,087</w:t>
                      </w:r>
                    </w:p>
                    <w:p w:rsidR="00295BA8" w:rsidRPr="00031894" w:rsidRDefault="00295BA8" w:rsidP="00295BA8">
                      <w:pPr>
                        <w:jc w:val="center"/>
                        <w:rPr>
                          <w:lang w:val="en-US"/>
                        </w:rPr>
                      </w:pPr>
                      <w:r>
                        <w:rPr>
                          <w:lang w:val="en-US"/>
                        </w:rPr>
                        <w:t>Deaths due to Prescription Opioids</w:t>
                      </w:r>
                    </w:p>
                  </w:txbxContent>
                </v:textbox>
              </v:roundrect>
            </w:pict>
          </mc:Fallback>
        </mc:AlternateContent>
      </w:r>
      <w:r>
        <w:rPr>
          <w:noProof/>
        </w:rPr>
        <mc:AlternateContent>
          <mc:Choice Requires="wps">
            <w:drawing>
              <wp:anchor distT="0" distB="0" distL="114300" distR="114300" simplePos="0" relativeHeight="251665408" behindDoc="0" locked="0" layoutInCell="1" allowOverlap="1" wp14:anchorId="61B08D3B" wp14:editId="4D270BD7">
                <wp:simplePos x="0" y="0"/>
                <wp:positionH relativeFrom="column">
                  <wp:posOffset>24765</wp:posOffset>
                </wp:positionH>
                <wp:positionV relativeFrom="paragraph">
                  <wp:posOffset>120650</wp:posOffset>
                </wp:positionV>
                <wp:extent cx="1727200" cy="1536192"/>
                <wp:effectExtent l="38100" t="25400" r="50800" b="76835"/>
                <wp:wrapNone/>
                <wp:docPr id="26" name="Rounded Rectangle 26"/>
                <wp:cNvGraphicFramePr/>
                <a:graphic xmlns:a="http://schemas.openxmlformats.org/drawingml/2006/main">
                  <a:graphicData uri="http://schemas.microsoft.com/office/word/2010/wordprocessingShape">
                    <wps:wsp>
                      <wps:cNvSpPr/>
                      <wps:spPr>
                        <a:xfrm>
                          <a:off x="0" y="0"/>
                          <a:ext cx="1727200" cy="1536192"/>
                        </a:xfrm>
                        <a:prstGeom prst="roundRect">
                          <a:avLst/>
                        </a:prstGeom>
                        <a:solidFill>
                          <a:schemeClr val="accent1">
                            <a:lumMod val="50000"/>
                          </a:schemeClr>
                        </a:solidFill>
                      </wps:spPr>
                      <wps:style>
                        <a:lnRef idx="1">
                          <a:schemeClr val="accent1"/>
                        </a:lnRef>
                        <a:fillRef idx="3">
                          <a:schemeClr val="accent1"/>
                        </a:fillRef>
                        <a:effectRef idx="2">
                          <a:schemeClr val="accent1"/>
                        </a:effectRef>
                        <a:fontRef idx="minor">
                          <a:schemeClr val="lt1"/>
                        </a:fontRef>
                      </wps:style>
                      <wps:txbx>
                        <w:txbxContent>
                          <w:p w:rsidR="00295BA8" w:rsidRPr="00031894" w:rsidRDefault="00295BA8" w:rsidP="00295BA8">
                            <w:pPr>
                              <w:jc w:val="center"/>
                              <w:rPr>
                                <w:b/>
                                <w:bCs/>
                                <w:sz w:val="32"/>
                                <w:szCs w:val="32"/>
                                <w:lang w:val="en-US"/>
                              </w:rPr>
                            </w:pPr>
                            <w:r w:rsidRPr="00031894">
                              <w:rPr>
                                <w:b/>
                                <w:bCs/>
                                <w:sz w:val="32"/>
                                <w:szCs w:val="32"/>
                                <w:lang w:val="en-US"/>
                              </w:rPr>
                              <w:t>19,413</w:t>
                            </w:r>
                          </w:p>
                          <w:p w:rsidR="00295BA8" w:rsidRPr="00031894" w:rsidRDefault="00295BA8" w:rsidP="00295BA8">
                            <w:pPr>
                              <w:jc w:val="center"/>
                              <w:rPr>
                                <w:lang w:val="en-US"/>
                              </w:rPr>
                            </w:pPr>
                            <w:r>
                              <w:rPr>
                                <w:lang w:val="en-US"/>
                              </w:rPr>
                              <w:t>Deaths due to Synthetic Opioi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1B08D3B" id="Rounded Rectangle 26" o:spid="_x0000_s1031" style="position:absolute;margin-left:1.95pt;margin-top:9.5pt;width:136pt;height:120.95pt;z-index:251665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" fillcolor="#77230c [1604]" strokecolor="#e44317 [3044]">
                <v:shadow on="t" color="black" opacity="22937f" origin=",.5" offset="0,.63889mm"/>
                <v:textbox>
                  <w:txbxContent>
                    <w:p w:rsidR="00295BA8" w:rsidRPr="00031894" w:rsidRDefault="00295BA8" w:rsidP="00295BA8">
                      <w:pPr>
                        <w:jc w:val="center"/>
                        <w:rPr>
                          <w:b/>
                          <w:bCs/>
                          <w:sz w:val="32"/>
                          <w:szCs w:val="32"/>
                          <w:lang w:val="en-US"/>
                        </w:rPr>
                      </w:pPr>
                      <w:r w:rsidRPr="00031894">
                        <w:rPr>
                          <w:b/>
                          <w:bCs/>
                          <w:sz w:val="32"/>
                          <w:szCs w:val="32"/>
                          <w:lang w:val="en-US"/>
                        </w:rPr>
                        <w:t>19,413</w:t>
                      </w:r>
                    </w:p>
                    <w:p w:rsidR="00295BA8" w:rsidRPr="00031894" w:rsidRDefault="00295BA8" w:rsidP="00295BA8">
                      <w:pPr>
                        <w:jc w:val="center"/>
                        <w:rPr>
                          <w:lang w:val="en-US"/>
                        </w:rPr>
                      </w:pPr>
                      <w:r>
                        <w:rPr>
                          <w:lang w:val="en-US"/>
                        </w:rPr>
                        <w:t>Deaths due to Synthetic Opioids</w:t>
                      </w:r>
                    </w:p>
                  </w:txbxContent>
                </v:textbox>
              </v:roundrect>
            </w:pict>
          </mc:Fallback>
        </mc:AlternateContent>
      </w:r>
    </w:p>
    <w:p w:rsidR="00295BA8" w:rsidRDefault="00295BA8" w:rsidP="00295BA8">
      <w:pPr>
        <w:spacing w:line="240" w:lineRule="auto"/>
      </w:pPr>
    </w:p>
    <w:p w:rsidR="00295BA8" w:rsidRDefault="00295BA8" w:rsidP="00295BA8">
      <w:pPr>
        <w:spacing w:line="240" w:lineRule="auto"/>
      </w:pPr>
    </w:p>
    <w:p w:rsidR="00295BA8" w:rsidRDefault="00295BA8" w:rsidP="00295BA8">
      <w:pPr>
        <w:spacing w:line="240" w:lineRule="auto"/>
      </w:pPr>
    </w:p>
    <w:p w:rsidR="00295BA8" w:rsidRDefault="00295BA8" w:rsidP="00295BA8">
      <w:pPr>
        <w:spacing w:line="240" w:lineRule="auto"/>
      </w:pPr>
    </w:p>
    <w:p w:rsidR="00295BA8" w:rsidRDefault="00295BA8" w:rsidP="00295BA8">
      <w:pPr>
        <w:spacing w:line="240" w:lineRule="auto"/>
      </w:pPr>
    </w:p>
    <w:p w:rsidR="00295BA8" w:rsidRDefault="00295BA8" w:rsidP="00295BA8">
      <w:pPr>
        <w:spacing w:line="240" w:lineRule="auto"/>
      </w:pPr>
    </w:p>
    <w:p w:rsidR="00295BA8" w:rsidRDefault="00295BA8" w:rsidP="00295BA8">
      <w:pPr>
        <w:spacing w:line="240" w:lineRule="auto"/>
      </w:pPr>
    </w:p>
    <w:p w:rsidR="00295BA8" w:rsidRDefault="00295BA8" w:rsidP="00295BA8">
      <w:pPr>
        <w:spacing w:line="240" w:lineRule="auto"/>
      </w:pPr>
    </w:p>
    <w:p w:rsidR="00295BA8" w:rsidRDefault="00295BA8" w:rsidP="00295BA8">
      <w:pPr>
        <w:spacing w:line="240" w:lineRule="auto"/>
      </w:pPr>
    </w:p>
    <w:p w:rsidR="00295BA8" w:rsidRDefault="00295BA8" w:rsidP="00295BA8">
      <w:pPr>
        <w:spacing w:line="240" w:lineRule="auto"/>
        <w:jc w:val="center"/>
      </w:pPr>
    </w:p>
    <w:p w:rsidR="00295BA8" w:rsidRDefault="00295BA8" w:rsidP="00295BA8">
      <w:pPr>
        <w:spacing w:line="240" w:lineRule="auto"/>
        <w:jc w:val="center"/>
        <w:rPr>
          <w:b/>
        </w:rPr>
      </w:pPr>
      <w:r>
        <w:rPr>
          <w:b/>
        </w:rPr>
        <w:t xml:space="preserve">In 2016, there were 42,249 deaths due to </w:t>
      </w:r>
      <w:r>
        <w:rPr>
          <w:b/>
        </w:rPr>
        <w:t>o</w:t>
      </w:r>
      <w:r>
        <w:rPr>
          <w:b/>
        </w:rPr>
        <w:t>pioid related overdose (numbers from the National Institute of Drug Abuse)</w:t>
      </w:r>
    </w:p>
    <w:p w:rsidR="006732B6" w:rsidRDefault="006732B6">
      <w:pPr>
        <w:spacing w:line="240" w:lineRule="auto"/>
      </w:pPr>
    </w:p>
    <w:p w:rsidR="006732B6" w:rsidRDefault="006732B6">
      <w:pPr>
        <w:spacing w:line="240" w:lineRule="auto"/>
        <w:jc w:val="center"/>
      </w:pPr>
    </w:p>
    <w:p w:rsidR="006732B6" w:rsidRDefault="006732B6">
      <w:pPr>
        <w:spacing w:line="240" w:lineRule="auto"/>
        <w:jc w:val="center"/>
      </w:pPr>
    </w:p>
    <w:p w:rsidR="006732B6" w:rsidRDefault="004B3BE8">
      <w:pPr>
        <w:spacing w:line="240" w:lineRule="auto"/>
      </w:pPr>
      <w:r>
        <w:t xml:space="preserve">Opioid overdose deaths have increased </w:t>
      </w:r>
      <w:proofErr w:type="gramStart"/>
      <w:r>
        <w:t>six fold</w:t>
      </w:r>
      <w:proofErr w:type="gramEnd"/>
      <w:r>
        <w:t xml:space="preserve"> since 1999 and make up approximately 70% of all overdose deaths (CDC). Furthermore, 80% of heroin users first misused opioid drugs. While outside the scope of this dataset, instructors may want to use facts on</w:t>
      </w:r>
      <w:r>
        <w:t xml:space="preserve"> the current Opioid Crisis to discuss with students. Sources include the NIH </w:t>
      </w:r>
      <w:r w:rsidR="00295BA8">
        <w:fldChar w:fldCharType="begin"/>
      </w:r>
      <w:r w:rsidR="00295BA8">
        <w:instrText xml:space="preserve"> ADDIN EN.CITE &lt;EndNote&gt;&lt;Cite&gt;&lt;Author&gt;NIDA&lt;/Author&gt;&lt;RecNum&gt;373&lt;/RecNum&gt;&lt;DisplayText&gt;(NIDA)&lt;/DisplayText&gt;&lt;record&gt;&lt;rec-number&gt;373&lt;/rec-number&gt;&lt;foreign-keys&gt;&lt;key app="EN" db-id="0ezw0zfaos5exce52t9xweznve9w2ex9dvpt" timestamp="1597026441"&gt;373&lt;/key&gt;&lt;/foreign-keys&gt;&lt;ref-type name="Web Page"&gt;12&lt;/ref-type&gt;&lt;contributors&gt;&lt;authors&gt;&lt;author&gt;NIDA&lt;/author&gt;&lt;/authors&gt;&lt;/contributors&gt;&lt;titles&gt;&lt;title&gt;NIDA&lt;/title&gt;&lt;/titles&gt;&lt;dates&gt;&lt;/dates&gt;&lt;urls&gt;&lt;related-urls&gt;&lt;url&gt;https://www.drugabuse.gov/drug-topics/opioids/opioid-overdose-crisis&lt;/url&gt;&lt;/related-urls&gt;&lt;/urls&gt;&lt;/record&gt;&lt;/Cite&gt;&lt;/EndNote&gt;</w:instrText>
      </w:r>
      <w:r w:rsidR="00295BA8">
        <w:fldChar w:fldCharType="separate"/>
      </w:r>
      <w:r w:rsidR="00295BA8">
        <w:rPr>
          <w:noProof/>
        </w:rPr>
        <w:t>(NIDA)</w:t>
      </w:r>
      <w:r w:rsidR="00295BA8">
        <w:fldChar w:fldCharType="end"/>
      </w:r>
      <w:r w:rsidR="00295BA8">
        <w:t xml:space="preserve"> </w:t>
      </w:r>
      <w:r>
        <w:t>and the CDC</w:t>
      </w:r>
      <w:r w:rsidR="00295BA8">
        <w:t xml:space="preserve"> </w:t>
      </w:r>
      <w:r w:rsidR="00295BA8">
        <w:fldChar w:fldCharType="begin"/>
      </w:r>
      <w:r w:rsidR="00295BA8">
        <w:instrText xml:space="preserve"> ADDIN EN.CITE &lt;EndNote&gt;&lt;Cite&gt;&lt;Author&gt;CDC&lt;/Author&gt;&lt;RecNum&gt;374&lt;/RecNum&gt;&lt;DisplayText&gt;(CDC)&lt;/DisplayText&gt;&lt;record&gt;&lt;rec-number&gt;374&lt;/rec-number&gt;&lt;foreign-keys&gt;&lt;key app="EN" db-id="0ezw0zfaos5exce52t9xweznve9w2ex9dvpt" timestamp="1597026478"&gt;374&lt;/key&gt;&lt;/foreign-keys&gt;&lt;ref-type name="Web Page"&gt;12&lt;/ref-type&gt;&lt;contributors&gt;&lt;authors&gt;&lt;author&gt;CDC&lt;/author&gt;&lt;/authors&gt;&lt;/contributors&gt;&lt;titles&gt;&lt;title&gt;CDC&lt;/title&gt;&lt;/titles&gt;&lt;dates&gt;&lt;/dates&gt;&lt;urls&gt;&lt;related-urls&gt;&lt;url&gt;https://www.cdc.gov/drugoverdose/opioids/index.html&lt;/url&gt;&lt;/related-urls&gt;&lt;/urls&gt;&lt;/record&gt;&lt;/Cite&gt;&lt;/EndNote&gt;</w:instrText>
      </w:r>
      <w:r w:rsidR="00295BA8">
        <w:fldChar w:fldCharType="separate"/>
      </w:r>
      <w:r w:rsidR="00295BA8">
        <w:rPr>
          <w:noProof/>
        </w:rPr>
        <w:t>(CDC)</w:t>
      </w:r>
      <w:r w:rsidR="00295BA8">
        <w:fldChar w:fldCharType="end"/>
      </w:r>
      <w:r>
        <w:t>:</w:t>
      </w:r>
    </w:p>
    <w:p w:rsidR="006732B6" w:rsidRDefault="006732B6">
      <w:pPr>
        <w:spacing w:line="240" w:lineRule="auto"/>
      </w:pPr>
    </w:p>
    <w:p w:rsidR="006732B6" w:rsidRDefault="004B3BE8">
      <w:pPr>
        <w:spacing w:line="240" w:lineRule="auto"/>
      </w:pPr>
      <w:r>
        <w:t>The misuse of opioids overstimulates the brain’s reward pathway and can lead to drug dependency. Opioids can bind receptors on neurons; these</w:t>
      </w:r>
      <w:r>
        <w:t xml:space="preserve"> receptors belong to three main classes – </w:t>
      </w:r>
      <w:r>
        <w:t>𝛍</w:t>
      </w:r>
      <w:r>
        <w:t xml:space="preserve">-opioid (mu) receptors (MOR), </w:t>
      </w:r>
      <w:r>
        <w:t>𝛅</w:t>
      </w:r>
      <w:r>
        <w:t xml:space="preserve">-opioid (delta) receptors (DOR), and </w:t>
      </w:r>
      <w:r>
        <w:t>𝛋</w:t>
      </w:r>
      <w:r>
        <w:t xml:space="preserve">-opioid receptors (KOR) </w:t>
      </w:r>
      <w:r w:rsidR="00295BA8">
        <w:fldChar w:fldCharType="begin">
          <w:fldData xml:space="preserve">PEVuZE5vdGU+PENpdGU+PEF1dGhvcj5GaWVsZHM8L0F1dGhvcj48WWVhcj4yMDE1PC9ZZWFyPjxS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</w:fldData>
        </w:fldChar>
      </w:r>
      <w:r w:rsidR="00295BA8">
        <w:instrText xml:space="preserve"> ADDIN EN.CITE </w:instrText>
      </w:r>
      <w:r w:rsidR="00295BA8">
        <w:fldChar w:fldCharType="begin">
          <w:fldData xml:space="preserve">PEVuZE5vdGU+PENpdGU+PEF1dGhvcj5GaWVsZHM8L0F1dGhvcj48WWVhcj4yMDE1PC9ZZWFyPjxS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</w:fldData>
        </w:fldChar>
      </w:r>
      <w:r w:rsidR="00295BA8">
        <w:instrText xml:space="preserve"> ADDIN EN.CITE.DATA </w:instrText>
      </w:r>
      <w:r w:rsidR="00295BA8">
        <w:fldChar w:fldCharType="end"/>
      </w:r>
      <w:r w:rsidR="00295BA8">
        <w:fldChar w:fldCharType="separate"/>
      </w:r>
      <w:r w:rsidR="00295BA8">
        <w:rPr>
          <w:noProof/>
        </w:rPr>
        <w:t>(Fields and Margolis 2015, Stein 2016)</w:t>
      </w:r>
      <w:r w:rsidR="00295BA8">
        <w:fldChar w:fldCharType="end"/>
      </w:r>
      <w:r>
        <w:t>. Mu-opioid receptors are thought to be the main opioid receptor that mediates responses to opioids in the</w:t>
      </w:r>
      <w:r>
        <w:t xml:space="preserve"> reward pathway. In the brain, mu-opioid receptors are responsible for communicating our feelings of reward for food, pleasure, and goal-directed behavior among others </w:t>
      </w:r>
      <w:r w:rsidR="00295BA8">
        <w:fldChar w:fldCharType="begin">
          <w:fldData xml:space="preserve">PEVuZE5vdGU+PENpdGU+PEF1dGhvcj5GaWVsZHM8L0F1dGhvcj48WWVhcj4yMDE1PC9ZZWFyPjxS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</w:fldData>
        </w:fldChar>
      </w:r>
      <w:r w:rsidR="00295BA8">
        <w:instrText xml:space="preserve"> ADDIN EN.CITE </w:instrText>
      </w:r>
      <w:r w:rsidR="00295BA8">
        <w:fldChar w:fldCharType="begin">
          <w:fldData xml:space="preserve">PEVuZE5vdGU+PENpdGU+PEF1dGhvcj5GaWVsZHM8L0F1dGhvcj48WWVhcj4yMDE1PC9ZZWFyPjxS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</w:fldData>
        </w:fldChar>
      </w:r>
      <w:r w:rsidR="00295BA8">
        <w:instrText xml:space="preserve"> ADDIN EN.CITE.DATA </w:instrText>
      </w:r>
      <w:r w:rsidR="00295BA8">
        <w:fldChar w:fldCharType="end"/>
      </w:r>
      <w:r w:rsidR="00295BA8">
        <w:fldChar w:fldCharType="separate"/>
      </w:r>
      <w:r w:rsidR="00295BA8">
        <w:rPr>
          <w:noProof/>
        </w:rPr>
        <w:t>(Fields and Margolis 2015, Wang 2019)</w:t>
      </w:r>
      <w:r w:rsidR="00295BA8">
        <w:fldChar w:fldCharType="end"/>
      </w:r>
      <w:r>
        <w:t>. Specifically, mu-opioid receptors are found on neurons of the ventral tegme</w:t>
      </w:r>
      <w:r>
        <w:t>ntal area (VTA). They can be found on dopaminergic neurons (neurons that make and secrete the neurotransmitter dopamine); or, they can be found on GABAergic neurons (neurons that make and secrete the neurotransmitter GABA). Dopaminergic neurons send dopami</w:t>
      </w:r>
      <w:r>
        <w:t xml:space="preserve">ne to another region called the nucleus </w:t>
      </w:r>
      <w:proofErr w:type="spellStart"/>
      <w:r>
        <w:t>accumbens</w:t>
      </w:r>
      <w:proofErr w:type="spellEnd"/>
      <w:r>
        <w:t>, which communicates higher cortical brain regions that signal the receipt of the reward (see figure below).</w:t>
      </w:r>
    </w:p>
    <w:p w:rsidR="006732B6" w:rsidRDefault="006732B6">
      <w:pPr>
        <w:spacing w:line="240" w:lineRule="auto"/>
      </w:pPr>
    </w:p>
    <w:p w:rsidR="006732B6" w:rsidRDefault="004B3BE8">
      <w:pPr>
        <w:spacing w:line="240" w:lineRule="auto"/>
        <w:jc w:val="center"/>
      </w:pPr>
      <w:r>
        <w:rPr>
          <w:noProof/>
        </w:rPr>
        <w:lastRenderedPageBreak/>
        <w:drawing>
          <wp:inline distT="114300" distB="114300" distL="114300" distR="114300">
            <wp:extent cx="3452813" cy="2329542"/>
            <wp:effectExtent l="0" t="0" r="0" b="0"/>
            <wp:docPr id="1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5"/>
                    <a:srcRect/>
                    <a:stretch>
                      <a:fillRect/>
                    </a:stretch>
                  </pic:blipFill>
                  <pic:spPr>
                    <a:xfrm>
                      <a:off x="0" y="0"/>
                      <a:ext cx="3452813" cy="2329542"/>
                    </a:xfrm>
                    <a:prstGeom prst="rect">
                      <a:avLst/>
                    </a:prstGeom>
                    <a:ln/>
                  </pic:spPr>
                </pic:pic>
              </a:graphicData>
            </a:graphic>
          </wp:inline>
        </w:drawing>
      </w:r>
    </w:p>
    <w:p w:rsidR="006732B6" w:rsidRDefault="00295BA8">
      <w:pPr>
        <w:spacing w:line="240" w:lineRule="auto"/>
        <w:jc w:val="center"/>
        <w:rPr>
          <w:b/>
        </w:rPr>
      </w:pPr>
      <w:r>
        <w:rPr>
          <w:b/>
        </w:rPr>
        <w:t>Figure</w:t>
      </w:r>
      <w:r w:rsidR="004B3BE8">
        <w:rPr>
          <w:b/>
        </w:rPr>
        <w:t xml:space="preserve"> of the reward pathway</w:t>
      </w:r>
    </w:p>
    <w:p w:rsidR="006732B6" w:rsidRDefault="006732B6">
      <w:pPr>
        <w:spacing w:line="240" w:lineRule="auto"/>
      </w:pPr>
    </w:p>
    <w:p w:rsidR="006732B6" w:rsidRDefault="004B3BE8">
      <w:pPr>
        <w:spacing w:line="240" w:lineRule="auto"/>
      </w:pPr>
      <w:r>
        <w:t xml:space="preserve">To better explore the neuroscience of opioid signaling, this </w:t>
      </w:r>
      <w:r>
        <w:t>exercise examines data from experiments performed by Matsui and Williams (2011). They perform electrophysiological recordings on neurons of different parts of the reward pathway. Electrophysiology is a technique that allows scientists to measure the membra</w:t>
      </w:r>
      <w:r>
        <w:t xml:space="preserve">ne electrical activity in response to stimuli, such as opioids. They analyze two main neurons types: 1) neurons that make the inhibitory neurotransmitter GABA, found in the </w:t>
      </w:r>
      <w:proofErr w:type="spellStart"/>
      <w:r>
        <w:t>RMTg</w:t>
      </w:r>
      <w:proofErr w:type="spellEnd"/>
      <w:r>
        <w:t xml:space="preserve"> region of the VTA and 2) neurons that make dopamine in the VTA and send reward</w:t>
      </w:r>
      <w:r>
        <w:t xml:space="preserve"> signals to the nucleus </w:t>
      </w:r>
      <w:proofErr w:type="spellStart"/>
      <w:r>
        <w:t>accumbens</w:t>
      </w:r>
      <w:proofErr w:type="spellEnd"/>
      <w:r>
        <w:t xml:space="preserve">. By following the changes of the activity of neurons in the GABA neurons in the </w:t>
      </w:r>
      <w:proofErr w:type="spellStart"/>
      <w:r>
        <w:t>RMTg</w:t>
      </w:r>
      <w:proofErr w:type="spellEnd"/>
      <w:r>
        <w:t xml:space="preserve"> and dopamine neurons in the VTA in response to mu-opioid agonists and antagonists, students can recreate the reward pathway and understan</w:t>
      </w:r>
      <w:r>
        <w:t>d how opioids change the activity in the reward pathway.</w:t>
      </w:r>
    </w:p>
    <w:p w:rsidR="006732B6" w:rsidRDefault="006732B6">
      <w:pPr>
        <w:spacing w:line="240" w:lineRule="auto"/>
      </w:pPr>
    </w:p>
    <w:p w:rsidR="006732B6" w:rsidRDefault="004B3BE8">
      <w:pPr>
        <w:spacing w:line="240" w:lineRule="auto"/>
        <w:jc w:val="center"/>
      </w:pPr>
      <w:r>
        <w:rPr>
          <w:noProof/>
        </w:rPr>
        <w:drawing>
          <wp:inline distT="114300" distB="114300" distL="114300" distR="114300">
            <wp:extent cx="2738438" cy="3717078"/>
            <wp:effectExtent l="0" t="0" r="0" b="0"/>
            <wp:docPr id="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2738438" cy="3717078"/>
                    </a:xfrm>
                    <a:prstGeom prst="rect">
                      <a:avLst/>
                    </a:prstGeom>
                    <a:ln/>
                  </pic:spPr>
                </pic:pic>
              </a:graphicData>
            </a:graphic>
          </wp:inline>
        </w:drawing>
      </w:r>
    </w:p>
    <w:p w:rsidR="006732B6" w:rsidRDefault="004B3BE8">
      <w:pPr>
        <w:spacing w:line="240" w:lineRule="auto"/>
        <w:jc w:val="center"/>
      </w:pPr>
      <w:r>
        <w:rPr>
          <w:b/>
        </w:rPr>
        <w:lastRenderedPageBreak/>
        <w:t>Figure of antagonist and agonist action on mu opioid receptors.</w:t>
      </w:r>
      <w:r>
        <w:t xml:space="preserve"> This model depicts how an agonist can change the structure (protein conformation) of a mu opioid receptor, which can then lead to a </w:t>
      </w:r>
      <w:r>
        <w:t>response inside cells. However, binding of an antagonist to the receptor may not change the receptor, and thus does not cause a cell response.</w:t>
      </w:r>
    </w:p>
    <w:p w:rsidR="006732B6" w:rsidRDefault="006732B6"/>
    <w:p w:rsidR="006732B6" w:rsidRDefault="006732B6">
      <w:pPr>
        <w:rPr>
          <w:color w:val="0070C0"/>
        </w:rPr>
      </w:pPr>
    </w:p>
    <w:p w:rsidR="006732B6" w:rsidRDefault="006732B6"/>
    <w:p w:rsidR="006732B6" w:rsidRDefault="004B3BE8">
      <w:pPr>
        <w:pStyle w:val="Subtitle"/>
        <w:spacing w:after="0"/>
        <w:rPr>
          <w:b/>
          <w:color w:val="000000"/>
          <w:sz w:val="24"/>
          <w:szCs w:val="24"/>
        </w:rPr>
      </w:pPr>
      <w:bookmarkStart w:id="24" w:name="_qnmxumrgp7th" w:colFirst="0" w:colLast="0"/>
      <w:bookmarkEnd w:id="24"/>
      <w:r>
        <w:rPr>
          <w:b/>
          <w:color w:val="000000"/>
          <w:sz w:val="24"/>
          <w:szCs w:val="24"/>
        </w:rPr>
        <w:t>Procedure/Questions</w:t>
      </w:r>
    </w:p>
    <w:p w:rsidR="006732B6" w:rsidRDefault="006732B6">
      <w:pPr>
        <w:rPr>
          <w:color w:val="0070C0"/>
        </w:rPr>
      </w:pPr>
    </w:p>
    <w:p w:rsidR="006732B6" w:rsidRDefault="004B3BE8">
      <w:pPr>
        <w:numPr>
          <w:ilvl w:val="0"/>
          <w:numId w:val="4"/>
        </w:numPr>
      </w:pPr>
      <w:r>
        <w:t>Draw a simple circuit that shows the brain’s reward pathway.</w:t>
      </w:r>
    </w:p>
    <w:p w:rsidR="006732B6" w:rsidRDefault="004B3BE8">
      <w:pPr>
        <w:numPr>
          <w:ilvl w:val="0"/>
          <w:numId w:val="4"/>
        </w:numPr>
      </w:pPr>
      <w:r>
        <w:t xml:space="preserve">How does activation of the mu opioid receptors in the VTA lead to increased DA release in the nucleus </w:t>
      </w:r>
      <w:proofErr w:type="spellStart"/>
      <w:r>
        <w:t>accumbens</w:t>
      </w:r>
      <w:proofErr w:type="spellEnd"/>
      <w:r>
        <w:t xml:space="preserve"> (NA)?</w:t>
      </w:r>
    </w:p>
    <w:p w:rsidR="006732B6" w:rsidRDefault="006732B6">
      <w:pPr>
        <w:rPr>
          <w:color w:val="FF0000"/>
        </w:rPr>
      </w:pPr>
    </w:p>
    <w:p w:rsidR="006732B6" w:rsidRDefault="004B3BE8">
      <w:pPr>
        <w:rPr>
          <w:b/>
        </w:rPr>
      </w:pPr>
      <w:r>
        <w:rPr>
          <w:b/>
        </w:rPr>
        <w:t>Data analysis questions</w:t>
      </w:r>
    </w:p>
    <w:p w:rsidR="006732B6" w:rsidRDefault="004B3BE8">
      <w:pPr>
        <w:numPr>
          <w:ilvl w:val="0"/>
          <w:numId w:val="4"/>
        </w:numPr>
      </w:pPr>
      <w:r>
        <w:t>Using the dataset, make a graph to visualize the lev</w:t>
      </w:r>
      <w:r>
        <w:t xml:space="preserve">el of inhibition that </w:t>
      </w:r>
      <w:proofErr w:type="spellStart"/>
      <w:r>
        <w:t>RMTg</w:t>
      </w:r>
      <w:proofErr w:type="spellEnd"/>
      <w:r>
        <w:t xml:space="preserve"> neurons receive in response to opioid. Scientists measured inhibition by recording from neurons in the </w:t>
      </w:r>
      <w:proofErr w:type="spellStart"/>
      <w:r>
        <w:t>RMTg</w:t>
      </w:r>
      <w:proofErr w:type="spellEnd"/>
      <w:r>
        <w:t xml:space="preserve"> using a technique called electrophysiology, in which they can measure changed in membrane voltage. A decrease (more negat</w:t>
      </w:r>
      <w:r>
        <w:t xml:space="preserve">ive) change in voltage is a hyperpolarization, and makes it harder for neurons to fire action potentials. Scientists measured hyperpolarization after treating </w:t>
      </w:r>
      <w:proofErr w:type="spellStart"/>
      <w:r>
        <w:t>RMTg</w:t>
      </w:r>
      <w:proofErr w:type="spellEnd"/>
      <w:r>
        <w:t xml:space="preserve"> neurons with different opioid receptor agonist, particularly ones that target the mu-opioid </w:t>
      </w:r>
      <w:r>
        <w:t xml:space="preserve">receptor (MOR), the delta-opioid receptor (DOR), and kappa-opioid receptor (KOR). Help determine which type of agonists initiates a hyperpolarization in </w:t>
      </w:r>
      <w:proofErr w:type="spellStart"/>
      <w:r>
        <w:t>RMTg</w:t>
      </w:r>
      <w:proofErr w:type="spellEnd"/>
      <w:r>
        <w:t xml:space="preserve"> neurons.</w:t>
      </w:r>
    </w:p>
    <w:p w:rsidR="006732B6" w:rsidRDefault="004B3BE8">
      <w:pPr>
        <w:numPr>
          <w:ilvl w:val="0"/>
          <w:numId w:val="4"/>
        </w:numPr>
      </w:pPr>
      <w:r>
        <w:t xml:space="preserve">What do the findings indicate about the activity of </w:t>
      </w:r>
      <w:proofErr w:type="spellStart"/>
      <w:r>
        <w:t>RMTg</w:t>
      </w:r>
      <w:proofErr w:type="spellEnd"/>
      <w:r>
        <w:t xml:space="preserve"> neurons upon exposure to each op</w:t>
      </w:r>
      <w:r>
        <w:t>ioid receptor agonist?</w:t>
      </w:r>
    </w:p>
    <w:p w:rsidR="006732B6" w:rsidRDefault="004B3BE8">
      <w:pPr>
        <w:numPr>
          <w:ilvl w:val="0"/>
          <w:numId w:val="4"/>
        </w:numPr>
      </w:pPr>
      <w:r>
        <w:t xml:space="preserve">To determine whether opioids change the firing frequency of </w:t>
      </w:r>
      <w:proofErr w:type="spellStart"/>
      <w:r>
        <w:t>RMTg</w:t>
      </w:r>
      <w:proofErr w:type="spellEnd"/>
      <w:r>
        <w:t xml:space="preserve"> neurons, scientists used electrophysiological techniques to record how many action potentials </w:t>
      </w:r>
      <w:proofErr w:type="spellStart"/>
      <w:r>
        <w:t>RMTg</w:t>
      </w:r>
      <w:proofErr w:type="spellEnd"/>
      <w:r>
        <w:t xml:space="preserve"> neurons fire per second (recorded in Hz). This data is collected in t</w:t>
      </w:r>
      <w:r>
        <w:t xml:space="preserve">he dataset under </w:t>
      </w:r>
      <w:proofErr w:type="spellStart"/>
      <w:r>
        <w:t>RMTg</w:t>
      </w:r>
      <w:proofErr w:type="spellEnd"/>
      <w:r>
        <w:t xml:space="preserve"> figure frequency (Hz). Using the dataset, make a </w:t>
      </w:r>
      <w:proofErr w:type="gramStart"/>
      <w:r>
        <w:t>graphs</w:t>
      </w:r>
      <w:proofErr w:type="gramEnd"/>
      <w:r>
        <w:t xml:space="preserve"> that visualizes the effect of mu opioid receptor agonists have on the firing frequency of </w:t>
      </w:r>
      <w:proofErr w:type="spellStart"/>
      <w:r>
        <w:t>RMTg</w:t>
      </w:r>
      <w:proofErr w:type="spellEnd"/>
      <w:r>
        <w:t xml:space="preserve"> neurons </w:t>
      </w:r>
    </w:p>
    <w:p w:rsidR="006732B6" w:rsidRDefault="004B3BE8">
      <w:pPr>
        <w:numPr>
          <w:ilvl w:val="0"/>
          <w:numId w:val="4"/>
        </w:numPr>
      </w:pPr>
      <w:r>
        <w:t xml:space="preserve">Our model of the brain reward system is that </w:t>
      </w:r>
      <w:proofErr w:type="spellStart"/>
      <w:r>
        <w:t>RMTg</w:t>
      </w:r>
      <w:proofErr w:type="spellEnd"/>
      <w:r>
        <w:t xml:space="preserve"> neurons are GABA neurons</w:t>
      </w:r>
      <w:r>
        <w:t xml:space="preserve"> that inhibit dopamine-producing neurons in the VTA. If this is true, </w:t>
      </w:r>
      <w:proofErr w:type="gramStart"/>
      <w:r>
        <w:t>than</w:t>
      </w:r>
      <w:proofErr w:type="gramEnd"/>
      <w:r>
        <w:t xml:space="preserve"> mu-opioid receptor agonists should have less inhibition. To test this, scientists used </w:t>
      </w:r>
      <w:proofErr w:type="spellStart"/>
      <w:r>
        <w:t>electropyhsiology</w:t>
      </w:r>
      <w:proofErr w:type="spellEnd"/>
      <w:r>
        <w:t xml:space="preserve"> to record from dopamine neurons in the VTA. They measured the amount of IPSC</w:t>
      </w:r>
      <w:r>
        <w:t xml:space="preserve">s (inhibitory post-synaptic potentials) and this data is in the VTA IPSC frequency (Hz) column of the dataset. Create a boxplot that shows VTA IPSC frequency between control and MOR </w:t>
      </w:r>
      <w:proofErr w:type="gramStart"/>
      <w:r>
        <w:t>agonists..</w:t>
      </w:r>
      <w:proofErr w:type="gramEnd"/>
      <w:r>
        <w:t xml:space="preserve"> Perform student’s t-test to determine whether changes in firing</w:t>
      </w:r>
      <w:r>
        <w:t xml:space="preserve"> frequency is significant.</w:t>
      </w:r>
    </w:p>
    <w:p w:rsidR="006732B6" w:rsidRDefault="004B3BE8">
      <w:pPr>
        <w:numPr>
          <w:ilvl w:val="0"/>
          <w:numId w:val="4"/>
        </w:numPr>
      </w:pPr>
      <w:r>
        <w:t xml:space="preserve">Explain your results. Using your data, explain how a model for how opioids affect GABA producing </w:t>
      </w:r>
      <w:proofErr w:type="spellStart"/>
      <w:r>
        <w:t>RMTg</w:t>
      </w:r>
      <w:proofErr w:type="spellEnd"/>
      <w:r>
        <w:t xml:space="preserve"> and dopamine producing VTA neurons in the brain’s reward pathway.</w:t>
      </w:r>
    </w:p>
    <w:p w:rsidR="006732B6" w:rsidRDefault="004B3BE8">
      <w:pPr>
        <w:numPr>
          <w:ilvl w:val="0"/>
          <w:numId w:val="4"/>
        </w:numPr>
      </w:pPr>
      <w:r>
        <w:t>Naloxone is a drug that is sometimes given to opioid overdose</w:t>
      </w:r>
      <w:r>
        <w:t xml:space="preserve"> victims. Naloxone is a mu-opioid receptor antagonist, meaning that it interferes with the ability for opioids to bind the receptor and cause changes in cells. Scientists tested the effect of Naloxone by adding it to dopamine neurons right after it was exp</w:t>
      </w:r>
      <w:r>
        <w:t xml:space="preserve">osed to mu-opioid receptor agonists. First, make a prediction of what the effect of mu-opioid receptor agonists and Naloxone </w:t>
      </w:r>
      <w:r>
        <w:lastRenderedPageBreak/>
        <w:t>is on IPSC frequency of dopamine neurons in the VTA. Using the dataset, make a graph that compares the dopamine neuron IPSC amplitu</w:t>
      </w:r>
      <w:r>
        <w:t>de when dopamine neurons are given control, mu-opioid receptor agonists, and naloxone.</w:t>
      </w:r>
    </w:p>
    <w:p w:rsidR="006732B6" w:rsidRDefault="004B3BE8">
      <w:pPr>
        <w:numPr>
          <w:ilvl w:val="0"/>
          <w:numId w:val="4"/>
        </w:numPr>
      </w:pPr>
      <w:r>
        <w:rPr>
          <w:color w:val="000000"/>
          <w:sz w:val="24"/>
          <w:szCs w:val="24"/>
        </w:rPr>
        <w:t xml:space="preserve">What is the effect of mu-opioid receptor agonists on </w:t>
      </w:r>
      <w:r>
        <w:rPr>
          <w:color w:val="000000"/>
        </w:rPr>
        <w:t xml:space="preserve">IPSC firing frequency in dopamine neurons in the </w:t>
      </w:r>
      <w:proofErr w:type="gramStart"/>
      <w:r>
        <w:rPr>
          <w:color w:val="000000"/>
        </w:rPr>
        <w:t>VTA.</w:t>
      </w:r>
      <w:proofErr w:type="gramEnd"/>
    </w:p>
    <w:p w:rsidR="006732B6" w:rsidRDefault="004B3BE8">
      <w:pPr>
        <w:numPr>
          <w:ilvl w:val="0"/>
          <w:numId w:val="4"/>
        </w:numPr>
      </w:pPr>
      <w:r>
        <w:t xml:space="preserve">What happened to IPSC firing frequency in dopamine neurons in the VTA when treated with Naloxone, the antagonist for </w:t>
      </w:r>
      <w:r>
        <w:rPr>
          <w:sz w:val="24"/>
          <w:szCs w:val="24"/>
        </w:rPr>
        <w:t>mu-opioid receptors</w:t>
      </w:r>
      <w:r>
        <w:t xml:space="preserve">. How does the result support your original prediction? </w:t>
      </w:r>
    </w:p>
    <w:p w:rsidR="006732B6" w:rsidRDefault="004B3BE8">
      <w:pPr>
        <w:numPr>
          <w:ilvl w:val="0"/>
          <w:numId w:val="4"/>
        </w:numPr>
      </w:pPr>
      <w:r>
        <w:t>Re-examine your drawing of the brain’s reward circuit from ques</w:t>
      </w:r>
      <w:r>
        <w:t xml:space="preserve">tion 1. Now re-draw or modify that drawing by adding the type of neuron in the </w:t>
      </w:r>
      <w:proofErr w:type="spellStart"/>
      <w:r>
        <w:t>RMTg</w:t>
      </w:r>
      <w:proofErr w:type="spellEnd"/>
      <w:r>
        <w:t xml:space="preserve"> and VTA. Include identifiers that indicate whether synapses are excitatory or inhibitory.</w:t>
      </w:r>
    </w:p>
    <w:p w:rsidR="006732B6" w:rsidRDefault="006732B6"/>
    <w:p w:rsidR="006732B6" w:rsidRDefault="004B3BE8">
      <w:pPr>
        <w:rPr>
          <w:b/>
        </w:rPr>
      </w:pPr>
      <w:r>
        <w:rPr>
          <w:b/>
        </w:rPr>
        <w:t>Advanced questions</w:t>
      </w:r>
    </w:p>
    <w:p w:rsidR="006732B6" w:rsidRDefault="006732B6"/>
    <w:p w:rsidR="006732B6" w:rsidRDefault="004B3BE8">
      <w:pPr>
        <w:numPr>
          <w:ilvl w:val="0"/>
          <w:numId w:val="4"/>
        </w:numPr>
      </w:pPr>
      <w:r>
        <w:t>Opioid overdose is dangerous because it can slow breathing an</w:t>
      </w:r>
      <w:r>
        <w:t>d lead to death. Mu-opioid receptors are also found in a brainstem region called the pre-</w:t>
      </w:r>
      <w:proofErr w:type="spellStart"/>
      <w:r>
        <w:t>Botzinger</w:t>
      </w:r>
      <w:proofErr w:type="spellEnd"/>
      <w:r>
        <w:t xml:space="preserve"> complex. This region of the brain controls breathing. Come up with a model to why an opioid overdose can lead to death?</w:t>
      </w:r>
    </w:p>
    <w:p w:rsidR="006732B6" w:rsidRDefault="004B3BE8">
      <w:pPr>
        <w:numPr>
          <w:ilvl w:val="0"/>
          <w:numId w:val="4"/>
        </w:numPr>
      </w:pPr>
      <w:r>
        <w:t>Would you use Naloxone as a drug to t</w:t>
      </w:r>
      <w:r>
        <w:t>reat people that have overdosed on opioids (use your answer in question 9 to help your answer)?</w:t>
      </w:r>
    </w:p>
    <w:p w:rsidR="006732B6" w:rsidRDefault="004B3BE8">
      <w:pPr>
        <w:numPr>
          <w:ilvl w:val="0"/>
          <w:numId w:val="4"/>
        </w:numPr>
      </w:pPr>
      <w:r>
        <w:t xml:space="preserve">Ethics - The NEJM published a non-reviewed letter that concluded that </w:t>
      </w:r>
      <w:proofErr w:type="spellStart"/>
      <w:r>
        <w:t>despide</w:t>
      </w:r>
      <w:proofErr w:type="spellEnd"/>
      <w:r>
        <w:t xml:space="preserve"> opioid use, the “development of addiction is rare.” This led to numerous citations</w:t>
      </w:r>
      <w:r>
        <w:t>, including those by Purdue Pharma, maker of Oxycontin. Discuss the impact of the following NEJM letter on the opioid epidemic.</w:t>
      </w:r>
    </w:p>
    <w:p w:rsidR="006732B6" w:rsidRDefault="006732B6">
      <w:pPr>
        <w:rPr>
          <w:color w:val="0070C0"/>
        </w:rPr>
      </w:pPr>
    </w:p>
    <w:p w:rsidR="006732B6" w:rsidRDefault="006732B6"/>
    <w:p w:rsidR="009948D7" w:rsidRDefault="009948D7"/>
    <w:p w:rsidR="009948D7" w:rsidRDefault="009948D7"/>
    <w:p w:rsidR="006732B6" w:rsidRDefault="006732B6"/>
    <w:sectPr w:rsidR="006732B6">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D473B"/>
    <w:multiLevelType w:val="multilevel"/>
    <w:tmpl w:val="C75209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1103559"/>
    <w:multiLevelType w:val="multilevel"/>
    <w:tmpl w:val="B81A5B9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5F176C7"/>
    <w:multiLevelType w:val="multilevel"/>
    <w:tmpl w:val="03DC84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30F353A"/>
    <w:multiLevelType w:val="multilevel"/>
    <w:tmpl w:val="4582009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2E1D4D38"/>
    <w:multiLevelType w:val="multilevel"/>
    <w:tmpl w:val="400A411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51CB2ED7"/>
    <w:multiLevelType w:val="multilevel"/>
    <w:tmpl w:val="7A0C79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594A3500"/>
    <w:multiLevelType w:val="multilevel"/>
    <w:tmpl w:val="E22C3E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EB446AD"/>
    <w:multiLevelType w:val="multilevel"/>
    <w:tmpl w:val="36107A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75E46ED5"/>
    <w:multiLevelType w:val="multilevel"/>
    <w:tmpl w:val="8748528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 w:numId="2">
    <w:abstractNumId w:val="8"/>
  </w:num>
  <w:num w:numId="3">
    <w:abstractNumId w:val="7"/>
  </w:num>
  <w:num w:numId="4">
    <w:abstractNumId w:val="1"/>
  </w:num>
  <w:num w:numId="5">
    <w:abstractNumId w:val="6"/>
  </w:num>
  <w:num w:numId="6">
    <w:abstractNumId w:val="5"/>
  </w:num>
  <w:num w:numId="7">
    <w:abstractNumId w:val="2"/>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zw0zfaos5exce52t9xweznve9w2ex9dvpt&quot;&gt;My EndNote Library&lt;record-ids&gt;&lt;item&gt;365&lt;/item&gt;&lt;item&gt;367&lt;/item&gt;&lt;item&gt;370&lt;/item&gt;&lt;item&gt;372&lt;/item&gt;&lt;item&gt;373&lt;/item&gt;&lt;item&gt;374&lt;/item&gt;&lt;/record-ids&gt;&lt;/item&gt;&lt;/Libraries&gt;"/>
  </w:docVars>
  <w:rsids>
    <w:rsidRoot w:val="006732B6"/>
    <w:rsid w:val="00031894"/>
    <w:rsid w:val="00295BA8"/>
    <w:rsid w:val="004B3BE8"/>
    <w:rsid w:val="006732B6"/>
    <w:rsid w:val="009948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27F311"/>
  <w15:docId w15:val="{F758F685-A711-B947-97C8-4FB335A74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948D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948D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9948D7"/>
    <w:pPr>
      <w:jc w:val="center"/>
    </w:pPr>
    <w:rPr>
      <w:lang w:val="en-US"/>
    </w:rPr>
  </w:style>
  <w:style w:type="character" w:customStyle="1" w:styleId="EndNoteBibliographyTitleChar">
    <w:name w:val="EndNote Bibliography Title Char"/>
    <w:basedOn w:val="DefaultParagraphFont"/>
    <w:link w:val="EndNoteBibliographyTitle"/>
    <w:rsid w:val="009948D7"/>
    <w:rPr>
      <w:lang w:val="en-US"/>
    </w:rPr>
  </w:style>
  <w:style w:type="paragraph" w:customStyle="1" w:styleId="EndNoteBibliography">
    <w:name w:val="EndNote Bibliography"/>
    <w:basedOn w:val="Normal"/>
    <w:link w:val="EndNoteBibliographyChar"/>
    <w:rsid w:val="009948D7"/>
    <w:pPr>
      <w:spacing w:line="240" w:lineRule="auto"/>
    </w:pPr>
    <w:rPr>
      <w:lang w:val="en-US"/>
    </w:rPr>
  </w:style>
  <w:style w:type="character" w:customStyle="1" w:styleId="EndNoteBibliographyChar">
    <w:name w:val="EndNote Bibliography Char"/>
    <w:basedOn w:val="DefaultParagraphFont"/>
    <w:link w:val="EndNoteBibliography"/>
    <w:rsid w:val="009948D7"/>
    <w:rPr>
      <w:lang w:val="en-US"/>
    </w:rPr>
  </w:style>
  <w:style w:type="character" w:styleId="Hyperlink">
    <w:name w:val="Hyperlink"/>
    <w:basedOn w:val="DefaultParagraphFont"/>
    <w:uiPriority w:val="99"/>
    <w:unhideWhenUsed/>
    <w:rsid w:val="00031894"/>
    <w:rPr>
      <w:color w:val="CC9900" w:themeColor="hyperlink"/>
      <w:u w:val="single"/>
    </w:rPr>
  </w:style>
  <w:style w:type="character" w:styleId="UnresolvedMention">
    <w:name w:val="Unresolved Mention"/>
    <w:basedOn w:val="DefaultParagraphFont"/>
    <w:uiPriority w:val="99"/>
    <w:semiHidden/>
    <w:unhideWhenUsed/>
    <w:rsid w:val="000318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7209648">
      <w:bodyDiv w:val="1"/>
      <w:marLeft w:val="0"/>
      <w:marRight w:val="0"/>
      <w:marTop w:val="0"/>
      <w:marBottom w:val="0"/>
      <w:divBdr>
        <w:top w:val="none" w:sz="0" w:space="0" w:color="auto"/>
        <w:left w:val="none" w:sz="0" w:space="0" w:color="auto"/>
        <w:bottom w:val="none" w:sz="0" w:space="0" w:color="auto"/>
        <w:right w:val="none" w:sz="0" w:space="0" w:color="auto"/>
      </w:divBdr>
    </w:div>
    <w:div w:id="20218521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biointeractive.org/classroom-resources/neurophysiology-virtual-lab" TargetMode="External"/><Relationship Id="rId13" Type="http://schemas.openxmlformats.org/officeDocument/2006/relationships/image" Target="media/image3.jp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hyperlink" Target="https://www.nejm.org/doi/full/10.1056/NEJMc1700150" TargetMode="External"/><Relationship Id="rId7" Type="http://schemas.openxmlformats.org/officeDocument/2006/relationships/hyperlink" Target="https://qubeshub.org/publications/1405/1" TargetMode="Externa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hyperlink" Target="https://www.biointeractive.org/classroom-resources/electrical-activity-neurons" TargetMode="External"/><Relationship Id="rId11" Type="http://schemas.openxmlformats.org/officeDocument/2006/relationships/hyperlink" Target="http://www.publicdomainfiles.com/browse.php?q=all&amp;s=0&amp;o=popular&amp;a=41&amp;m=all" TargetMode="External"/><Relationship Id="rId24"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5.jpg"/><Relationship Id="rId23" Type="http://schemas.openxmlformats.org/officeDocument/2006/relationships/hyperlink" Target="http://www.easybib.com/guides/citation-guides/chicago-turabian/" TargetMode="External"/><Relationship Id="rId10" Type="http://schemas.openxmlformats.org/officeDocument/2006/relationships/hyperlink" Target="https://www.drugabuse.gov/drug-topics/opioids/opioid-overdose-crisis" TargetMode="Externa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yperlink" Target="https://www.cdc.gov/drugoverdose/opioids/index.html" TargetMode="External"/><Relationship Id="rId14" Type="http://schemas.openxmlformats.org/officeDocument/2006/relationships/image" Target="media/image4.png"/><Relationship Id="rId22" Type="http://schemas.openxmlformats.org/officeDocument/2006/relationships/hyperlink" Target="https://www.nytimes.com/2007/05/10/business/11drug-web.html" TargetMode="External"/></Relationships>
</file>

<file path=word/theme/theme1.xml><?xml version="1.0" encoding="utf-8"?>
<a:theme xmlns:a="http://schemas.openxmlformats.org/drawingml/2006/main" name="Office Theme">
  <a:themeElements>
    <a:clrScheme name="Red Orange">
      <a:dk1>
        <a:sysClr val="windowText" lastClr="000000"/>
      </a:dk1>
      <a:lt1>
        <a:sysClr val="window" lastClr="FFFFFF"/>
      </a:lt1>
      <a:dk2>
        <a:srgbClr val="505046"/>
      </a:dk2>
      <a:lt2>
        <a:srgbClr val="EEECE1"/>
      </a:lt2>
      <a:accent1>
        <a:srgbClr val="E84C22"/>
      </a:accent1>
      <a:accent2>
        <a:srgbClr val="FFBD47"/>
      </a:accent2>
      <a:accent3>
        <a:srgbClr val="B64926"/>
      </a:accent3>
      <a:accent4>
        <a:srgbClr val="FF8427"/>
      </a:accent4>
      <a:accent5>
        <a:srgbClr val="CC9900"/>
      </a:accent5>
      <a:accent6>
        <a:srgbClr val="B22600"/>
      </a:accent6>
      <a:hlink>
        <a:srgbClr val="CC9900"/>
      </a:hlink>
      <a:folHlink>
        <a:srgbClr val="666699"/>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19</Pages>
  <Words>6369</Words>
  <Characters>33187</Characters>
  <Application>Microsoft Office Word</Application>
  <DocSecurity>0</DocSecurity>
  <Lines>737</Lines>
  <Paragraphs>288</Paragraphs>
  <ScaleCrop>false</ScaleCrop>
  <HeadingPairs>
    <vt:vector size="2" baseType="variant">
      <vt:variant>
        <vt:lpstr>Title</vt:lpstr>
      </vt:variant>
      <vt:variant>
        <vt:i4>1</vt:i4>
      </vt:variant>
    </vt:vector>
  </HeadingPairs>
  <TitlesOfParts>
    <vt:vector size="1" baseType="lpstr">
      <vt:lpstr/>
    </vt:vector>
  </TitlesOfParts>
  <Company>Marian University</Company>
  <LinksUpToDate>false</LinksUpToDate>
  <CharactersWithSpaces>39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son Chan</cp:lastModifiedBy>
  <cp:revision>2</cp:revision>
  <dcterms:created xsi:type="dcterms:W3CDTF">2020-08-10T02:05:00Z</dcterms:created>
  <dcterms:modified xsi:type="dcterms:W3CDTF">2020-08-10T02:34:00Z</dcterms:modified>
</cp:coreProperties>
</file>